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E93E446" w14:textId="3AA93C6E" w:rsidR="00D72DCE" w:rsidRDefault="003E1C04">
      <w:pPr>
        <w:rPr>
          <w:rFonts w:hint="eastAsia"/>
        </w:rPr>
      </w:pPr>
      <w:r>
        <w:rPr>
          <w:noProof/>
        </w:rPr>
        <w:drawing>
          <wp:inline distT="0" distB="0" distL="0" distR="0" wp14:anchorId="61231B13" wp14:editId="34D918DB">
            <wp:extent cx="5274310" cy="2061845"/>
            <wp:effectExtent l="0" t="0" r="0" b="0"/>
            <wp:docPr id="143893665" name="图片 5" descr="图表, 条形图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893665" name="图片 5" descr="图表, 条形图&#10;&#10;AI 生成的内容可能不正确。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61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BE6F07" w14:textId="59A69130" w:rsidR="00037085" w:rsidRDefault="00037085">
      <w:r>
        <w:rPr>
          <w:rFonts w:ascii="Times New Roman" w:hAnsi="Times New Roman" w:cs="Times New Roman"/>
        </w:rPr>
        <w:t>Supplementary</w:t>
      </w:r>
      <w:r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 Figure </w:t>
      </w:r>
      <w:r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1 </w:t>
      </w:r>
      <w:r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Quality assessment of 38 RCTs</w:t>
      </w:r>
      <w:r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, l</w:t>
      </w:r>
      <w:r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ow risk of bias (green), some concerns (yellow), high risk (red).</w:t>
      </w:r>
    </w:p>
    <w:p w14:paraId="2F997531" w14:textId="77777777" w:rsidR="00037085" w:rsidRDefault="00037085"/>
    <w:p w14:paraId="33F3DF00" w14:textId="77777777" w:rsidR="00037085" w:rsidRPr="00C26598" w:rsidRDefault="00037085"/>
    <w:tbl>
      <w:tblPr>
        <w:tblW w:w="7413" w:type="dxa"/>
        <w:tblLook w:val="04A0" w:firstRow="1" w:lastRow="0" w:firstColumn="1" w:lastColumn="0" w:noHBand="0" w:noVBand="1"/>
      </w:tblPr>
      <w:tblGrid>
        <w:gridCol w:w="2552"/>
        <w:gridCol w:w="850"/>
        <w:gridCol w:w="709"/>
        <w:gridCol w:w="709"/>
        <w:gridCol w:w="850"/>
        <w:gridCol w:w="709"/>
        <w:gridCol w:w="1034"/>
      </w:tblGrid>
      <w:tr w:rsidR="00F52303" w:rsidRPr="00566823" w14:paraId="48FB4B17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5AD963" w14:textId="77777777" w:rsidR="00F52303" w:rsidRPr="00566823" w:rsidRDefault="00F52303" w:rsidP="006138F4">
            <w:pPr>
              <w:widowControl/>
              <w:jc w:val="left"/>
              <w:rPr>
                <w:rFonts w:ascii="宋体" w:eastAsia="宋体" w:hAnsi="宋体" w:cs="宋体"/>
                <w:kern w:val="0"/>
                <w:sz w:val="24"/>
                <w:szCs w:val="24"/>
              </w:rPr>
            </w:pPr>
            <w:bookmarkStart w:id="0" w:name="_Hlk206600162"/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515296B6" w14:textId="77777777" w:rsidR="00F52303" w:rsidRPr="00D3027A" w:rsidRDefault="00F52303" w:rsidP="007A28A8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D1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686CA5BF" w14:textId="77777777" w:rsidR="00F52303" w:rsidRPr="00D3027A" w:rsidRDefault="00F52303" w:rsidP="007A28A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D2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2B1F843A" w14:textId="77777777" w:rsidR="00F52303" w:rsidRPr="00D3027A" w:rsidRDefault="00F52303" w:rsidP="007A28A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D3</w: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732077DD" w14:textId="77777777" w:rsidR="00F52303" w:rsidRPr="00D3027A" w:rsidRDefault="00F52303" w:rsidP="007A28A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D4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3FA34E79" w14:textId="77777777" w:rsidR="00F52303" w:rsidRPr="00D3027A" w:rsidRDefault="00F52303" w:rsidP="007A28A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D5</w: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77065517" w14:textId="77777777" w:rsidR="00F52303" w:rsidRPr="00D3027A" w:rsidRDefault="00F52303" w:rsidP="007A28A8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D3027A"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  <w:t>Overall</w:t>
            </w:r>
          </w:p>
        </w:tc>
      </w:tr>
      <w:tr w:rsidR="007A28A8" w:rsidRPr="00566823" w14:paraId="263C69DD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7C9562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Goruntla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19)</w:t>
            </w:r>
            <w:r>
              <w:rPr>
                <w:rFonts w:ascii="Times New Roman" w:eastAsia="宋体" w:hAnsi="Times New Roman" w:cs="Times New Roman"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Hb3J1bnRsYTwvQXV0aG9yPjxZZWFyPjIwMTk8L1llYXI+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Hb3J1bnRsYTwvQXV0aG9yPjxZZWFyPjIwMTk8L1llYXI+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406CBE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3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57BBD4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4A708AE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椭圆_1386" o:spid="_x0000_s2270" type="#_x0000_t75" alt="" style="position:absolute;left:0;text-align:left;margin-left:8.8pt;margin-top:2.45pt;width:19.8pt;height:19.8pt;z-index:25178624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718026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704CCCF">
                <v:shape id="椭圆_1424" o:spid="_x0000_s2269" type="#_x0000_t75" alt="" style="position:absolute;left:0;text-align:left;margin-left:2.9pt;margin-top:1.6pt;width:19.8pt;height:19.8pt;z-index:251787264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215EE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E31F39E">
                <v:shape id="椭圆_1462" o:spid="_x0000_s2268" type="#_x0000_t75" alt="" style="position:absolute;left:0;text-align:left;margin-left:1.6pt;margin-top:.1pt;width:19.8pt;height:19.8pt;z-index:2517882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E424E7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D5BED1D">
                <v:shape id="椭圆_1500" o:spid="_x0000_s2267" type="#_x0000_t75" alt="" style="position:absolute;left:0;text-align:left;margin-left:8.8pt;margin-top:2.45pt;width:19.8pt;height:19.8pt;z-index:2517893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0C9B5F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AA416A1">
                <v:shape id="椭圆_1538" o:spid="_x0000_s2266" type="#_x0000_t75" alt="" style="position:absolute;left:0;text-align:left;margin-left:1.8pt;margin-top:-.75pt;width:19.8pt;height:19.8pt;z-index:25179033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55703DF" w14:textId="77777777" w:rsidR="007A28A8" w:rsidRDefault="007A28A8" w:rsidP="007A28A8">
            <w:pPr>
              <w:jc w:val="center"/>
              <w:rPr>
                <w:color w:val="000000"/>
                <w:sz w:val="22"/>
              </w:rPr>
            </w:pPr>
          </w:p>
        </w:tc>
      </w:tr>
      <w:tr w:rsidR="007A28A8" w:rsidRPr="00566823" w14:paraId="35AAD4C9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B613D4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Kleinman et al (2017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GVpbm1hbjwvQXV0aG9yPjxZZWFyPjIwMTc8L1llYXI+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GVpbm1hbjwvQXV0aG9yPjxZZWFyPjIwMTc8L1llYXI+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4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223B65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404CE98">
                <v:shape id="椭圆_1387" o:spid="_x0000_s2265" type="#_x0000_t75" alt="" style="position:absolute;left:0;text-align:left;margin-left:8.8pt;margin-top:2.45pt;width:19.8pt;height:19.8pt;z-index:2517913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F16C0B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7766838">
                <v:shape id="椭圆_1425" o:spid="_x0000_s2264" type="#_x0000_t75" alt="" style="position:absolute;left:0;text-align:left;margin-left:3pt;margin-top:-.9pt;width:19.8pt;height:19.8pt;z-index:2517923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EBB3D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48925BA">
                <v:shape id="椭圆_1463" o:spid="_x0000_s2263" type="#_x0000_t75" alt="" style="position:absolute;left:0;text-align:left;margin-left:1.9pt;margin-top:.6pt;width:19.8pt;height:19.8pt;z-index:2517934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B5E780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C79344C">
                <v:shape id="椭圆_1501" o:spid="_x0000_s2262" type="#_x0000_t75" alt="" style="position:absolute;left:0;text-align:left;margin-left:8.8pt;margin-top:2.45pt;width:19.8pt;height:19.8pt;z-index:25179443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22E636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0D83EBF">
                <v:shape id="椭圆_1539" o:spid="_x0000_s2261" type="#_x0000_t75" alt="" style="position:absolute;left:0;text-align:left;margin-left:1.55pt;margin-top:1pt;width:19.8pt;height:19.8pt;z-index:25179545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8A74FB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2EBF7E1">
                <v:shape id="椭圆_1577" o:spid="_x0000_s2260" type="#_x0000_t75" alt="" style="position:absolute;left:0;text-align:left;margin-left:9.1pt;margin-top:2.1pt;width:19.8pt;height:19.8pt;z-index:251796480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037D7CA7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B1F5AA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Kandasamy et al (2019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Kandasamy&lt;/Author&gt;&lt;Year&gt;2019&lt;/Year&gt;&lt;RecNum&gt;501&lt;/RecNum&gt;&lt;DisplayText&gt;&lt;style face="superscript"&gt;35&lt;/style&gt;&lt;/DisplayText&gt;&lt;record&gt;&lt;rec-number&gt;501&lt;/rec-number&gt;&lt;foreign-keys&gt;&lt;key app="EN" db-id="rr9v9xwatxvp5ser0s85w9vurvztsspt0rp0" timestamp="1688872854"&gt;501&lt;/key&gt;&lt;/foreign-keys&gt;&lt;ref-type name="Journal Article"&gt;17&lt;/ref-type&gt;&lt;contributors&gt;&lt;authors&gt;&lt;author&gt;Kandasamy, Krishnaveni&lt;/author&gt;&lt;author&gt;Rajagopal, &lt;/author&gt;&lt;author&gt;SHANMUGA,SUNDARAM &lt;/author&gt;&lt;/authors&gt;&lt;/contributors&gt;&lt;titles&gt;&lt;title&gt;Impact of a pharmacist intervention on improving medication adherence and knowledge towards diabetes mellitus: a randomised controlled study&lt;/title&gt;&lt;secondary-title&gt;J Int J Pharmaceut Res&lt;/secondary-title&gt;&lt;/titles&gt;&lt;periodical&gt;&lt;full-title&gt;J Int J Pharmaceut Res&lt;/full-title&gt;&lt;/periodical&gt;&lt;pages&gt;416-420&lt;/pages&gt;&lt;volume&gt;11&lt;/volume&gt;&lt;number&gt;1&lt;/number&gt;&lt;dates&gt;&lt;year&gt;2019&lt;/year&gt;&lt;/dates&gt;&lt;urls&gt;&lt;/urls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5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72A620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191726A">
                <v:shape id="椭圆_1388" o:spid="_x0000_s2259" type="#_x0000_t75" alt="" style="position:absolute;left:0;text-align:left;margin-left:8.8pt;margin-top:2.45pt;width:19.8pt;height:19.8pt;z-index:25179750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FFECC4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3DF3A21">
                <v:shape id="椭圆_1426" o:spid="_x0000_s2258" type="#_x0000_t75" alt="" style="position:absolute;left:0;text-align:left;margin-left:3.1pt;margin-top:-1pt;width:19.8pt;height:19.8pt;z-index:2517985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CEEB82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5C5D3DD">
                <v:shape id="椭圆_1464" o:spid="_x0000_s2257" type="#_x0000_t75" alt="" style="position:absolute;left:0;text-align:left;margin-left:3.1pt;margin-top:.35pt;width:19.8pt;height:19.8pt;z-index:251799552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D1C52A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15D90E3">
                <v:shape id="椭圆_1502" o:spid="_x0000_s2256" type="#_x0000_t75" alt="" style="position:absolute;left:0;text-align:left;margin-left:8.8pt;margin-top:2.45pt;width:19.8pt;height:19.8pt;z-index:25180057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29C261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D8C38DF">
                <v:shape id="椭圆_1540" o:spid="_x0000_s2255" type="#_x0000_t75" alt="" style="position:absolute;left:0;text-align:left;margin-left:4.3pt;margin-top:-2.95pt;width:19.8pt;height:19.8pt;z-index:2518016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B6D19A4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2013568" behindDoc="0" locked="0" layoutInCell="1" allowOverlap="1" wp14:anchorId="576E85C6" wp14:editId="460ED0B3">
                  <wp:simplePos x="0" y="0"/>
                  <wp:positionH relativeFrom="column">
                    <wp:posOffset>107950</wp:posOffset>
                  </wp:positionH>
                  <wp:positionV relativeFrom="paragraph">
                    <wp:posOffset>-40640</wp:posOffset>
                  </wp:positionV>
                  <wp:extent cx="251460" cy="213360"/>
                  <wp:effectExtent l="0" t="0" r="0" b="0"/>
                  <wp:wrapNone/>
                  <wp:docPr id="2049220610" name="图片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81"/>
                          <pic:cNvPicPr>
                            <a:picLocks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133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7A28A8"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2014592" behindDoc="0" locked="0" layoutInCell="1" allowOverlap="1" wp14:anchorId="41693FB7" wp14:editId="7DBE1D67">
                  <wp:simplePos x="0" y="0"/>
                  <wp:positionH relativeFrom="column">
                    <wp:posOffset>122555</wp:posOffset>
                  </wp:positionH>
                  <wp:positionV relativeFrom="paragraph">
                    <wp:posOffset>-694055</wp:posOffset>
                  </wp:positionV>
                  <wp:extent cx="251460" cy="251460"/>
                  <wp:effectExtent l="0" t="0" r="0" b="0"/>
                  <wp:wrapNone/>
                  <wp:docPr id="1589449240" name="图片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77"/>
                          <pic:cNvPicPr>
                            <a:picLocks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566823" w14:paraId="00D4A1B5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23BE81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Johncy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0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Johncy&lt;/Author&gt;&lt;Year&gt;2020&lt;/Year&gt;&lt;RecNum&gt;525&lt;/RecNum&gt;&lt;DisplayText&gt;&lt;style face="superscript"&gt;36&lt;/style&gt;&lt;/DisplayText&gt;&lt;record&gt;&lt;rec-number&gt;525&lt;/rec-number&gt;&lt;foreign-keys&gt;&lt;key app="EN" db-id="rr9v9xwatxvp5ser0s85w9vurvztsspt0rp0" timestamp="1691735900"&gt;525&lt;/key&gt;&lt;/foreign-keys&gt;&lt;ref-type name="Journal Article"&gt;17&lt;/ref-type&gt;&lt;contributors&gt;&lt;authors&gt;&lt;author&gt;Johncy, Kiron&lt;/author&gt;&lt;author&gt;Matthew, Jogy&lt;/author&gt;&lt;author&gt;Mathew, Anna&lt;/author&gt;&lt;author&gt;Koshy, George&lt;/author&gt;&lt;author&gt;Raj, John&lt;/author&gt;&lt;/authors&gt;&lt;/contributors&gt;&lt;titles&gt;&lt;title&gt;Efficacy of structured education in enhancing medication adherence in type-2 diabetic patients admitted to a rural tertiary care hospital - A randomized control trial&lt;/title&gt;&lt;secondary-title&gt;National Journal of Physiology, Pharmacy and Pharmacology&lt;/secondary-title&gt;&lt;/titles&gt;&lt;periodical&gt;&lt;full-title&gt;National Journal of Physiology, Pharmacy and Pharmacology&lt;/full-title&gt;&lt;/periodical&gt;&lt;number&gt;0&lt;/number&gt;&lt;section&gt;1&lt;/section&gt;&lt;dates&gt;&lt;year&gt;2020&lt;/year&gt;&lt;/dates&gt;&lt;isbn&gt;2320-4672&lt;/isbn&gt;&lt;urls&gt;&lt;/urls&gt;&lt;electronic-resource-num&gt;10.5455/njppp.2020.10.06158202028062020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6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650184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17AF507">
                <v:shape id="椭圆_1389" o:spid="_x0000_s2254" type="#_x0000_t75" alt="" style="position:absolute;left:0;text-align:left;margin-left:8.8pt;margin-top:2.45pt;width:19.8pt;height:19.8pt;z-index:2518026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9C1401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516C3B7">
                <v:shape id="椭圆_1427" o:spid="_x0000_s2253" type="#_x0000_t75" alt="" style="position:absolute;left:0;text-align:left;margin-left:3pt;margin-top:-3.95pt;width:19.8pt;height:19.8pt;z-index:25180364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5C41C1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55F29D6">
                <v:shape id="椭圆_1465" o:spid="_x0000_s2252" type="#_x0000_t75" alt="" style="position:absolute;left:0;text-align:left;margin-left:2.2pt;margin-top:.85pt;width:19.8pt;height:19.8pt;z-index:25180467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F76ED6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D4BA54">
                <v:shape id="椭圆_1503" o:spid="_x0000_s2251" type="#_x0000_t75" alt="" style="position:absolute;left:0;text-align:left;margin-left:8.8pt;margin-top:2.45pt;width:19.8pt;height:19.8pt;z-index:25180569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07D9D93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1782144" behindDoc="0" locked="0" layoutInCell="1" allowOverlap="1" wp14:anchorId="61FCFC35" wp14:editId="41647956">
                  <wp:simplePos x="0" y="0"/>
                  <wp:positionH relativeFrom="column">
                    <wp:posOffset>46355</wp:posOffset>
                  </wp:positionH>
                  <wp:positionV relativeFrom="paragraph">
                    <wp:posOffset>-45720</wp:posOffset>
                  </wp:positionV>
                  <wp:extent cx="251460" cy="251460"/>
                  <wp:effectExtent l="0" t="0" r="0" b="0"/>
                  <wp:wrapNone/>
                  <wp:docPr id="860946905" name="图片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42"/>
                          <pic:cNvPicPr>
                            <a:picLocks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E12C322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1783168" behindDoc="0" locked="0" layoutInCell="1" allowOverlap="1" wp14:anchorId="468FAA4A" wp14:editId="1084AEC1">
                  <wp:simplePos x="0" y="0"/>
                  <wp:positionH relativeFrom="column">
                    <wp:posOffset>106680</wp:posOffset>
                  </wp:positionH>
                  <wp:positionV relativeFrom="paragraph">
                    <wp:posOffset>-63500</wp:posOffset>
                  </wp:positionV>
                  <wp:extent cx="251460" cy="251460"/>
                  <wp:effectExtent l="0" t="0" r="0" b="0"/>
                  <wp:wrapNone/>
                  <wp:docPr id="1828595486" name="图片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81"/>
                          <pic:cNvPicPr>
                            <a:picLocks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566823" w14:paraId="4B8774C8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4C52A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Simon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aW1vbjwvQXV0aG9yPjxZZWFyPjIwMjE8L1llYXI+PFJl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aW1vbjwvQXV0aG9yPjxZZWFyPjIwMjE8L1llYXI+PFJl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7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30AB4F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D30DBBC">
                <v:shape id="椭圆_1390" o:spid="_x0000_s2250" type="#_x0000_t75" alt="" style="position:absolute;left:0;text-align:left;margin-left:8.8pt;margin-top:2.45pt;width:19.8pt;height:19.8pt;z-index:25180672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CCD623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66A88EC">
                <v:shape id="椭圆_1428" o:spid="_x0000_s2249" type="#_x0000_t75" alt="" style="position:absolute;left:0;text-align:left;margin-left:3pt;margin-top:1.35pt;width:19.8pt;height:19.8pt;z-index:251807744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E3E975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013A678">
                <v:shape id="椭圆_1466" o:spid="_x0000_s2248" type="#_x0000_t75" alt="" style="position:absolute;left:0;text-align:left;margin-left:1.9pt;margin-top:.6pt;width:19.8pt;height:19.8pt;z-index:25180876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2402AF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CE6102D">
                <v:shape id="椭圆_1504" o:spid="_x0000_s2247" type="#_x0000_t75" alt="" style="position:absolute;left:0;text-align:left;margin-left:8.8pt;margin-top:2.45pt;width:19.8pt;height:19.8pt;z-index:2518097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2BDEB9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1076C3C">
                <v:shape id="椭圆_1542" o:spid="_x0000_s2246" type="#_x0000_t75" alt="" style="position:absolute;left:0;text-align:left;margin-left:3.05pt;margin-top:2.1pt;width:19.8pt;height:19.8pt;z-index:25181081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B04358E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1784192" behindDoc="0" locked="0" layoutInCell="1" allowOverlap="1" wp14:anchorId="64D00420" wp14:editId="1B3B20A9">
                  <wp:simplePos x="0" y="0"/>
                  <wp:positionH relativeFrom="column">
                    <wp:posOffset>102870</wp:posOffset>
                  </wp:positionH>
                  <wp:positionV relativeFrom="paragraph">
                    <wp:posOffset>-76835</wp:posOffset>
                  </wp:positionV>
                  <wp:extent cx="251460" cy="251460"/>
                  <wp:effectExtent l="0" t="0" r="0" b="0"/>
                  <wp:wrapNone/>
                  <wp:docPr id="1627224000" name="图片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81"/>
                          <pic:cNvPicPr>
                            <a:picLocks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160B71" w14:paraId="65088F71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980196" w14:textId="77777777" w:rsidR="007A28A8" w:rsidRPr="00160B71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Nelson et al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（</w:t>
            </w: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2016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）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OZWxzb248L0F1dGhvcj48WWVhcj4yMDE2PC9ZZWFyPjxS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OZWxzb248L0F1dGhvcj48WWVhcj4yMDE2PC9ZZWFyPjxS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t>38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081A4AB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4660AF7D">
                <v:shape id="椭圆_1391" o:spid="_x0000_s2245" type="#_x0000_t75" alt="" style="position:absolute;left:0;text-align:left;margin-left:8.8pt;margin-top:2.45pt;width:19.8pt;height:19.8pt;z-index:2518118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8971167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06391BD1">
                <v:shape id="椭圆_1429" o:spid="_x0000_s2244" type="#_x0000_t75" alt="" style="position:absolute;left:0;text-align:left;margin-left:2.25pt;margin-top:.5pt;width:19.8pt;height:19.8pt;z-index:25181286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83A217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57ECC664">
                <v:shape id="椭圆_1467" o:spid="_x0000_s2243" type="#_x0000_t75" alt="" style="position:absolute;left:0;text-align:left;margin-left:.85pt;margin-top:1.1pt;width:19.8pt;height:19.8pt;z-index:2518138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2EE27FF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3183BD46">
                <v:shape id="椭圆_1505" o:spid="_x0000_s2242" type="#_x0000_t75" alt="" style="position:absolute;left:0;text-align:left;margin-left:8.8pt;margin-top:2.45pt;width:19.8pt;height:19.8pt;z-index:2518149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5811ABB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26010331">
                <v:shape id="椭圆_1543" o:spid="_x0000_s2241" type="#_x0000_t75" alt="" style="position:absolute;left:0;text-align:left;margin-left:3.3pt;margin-top:-1.15pt;width:19.8pt;height:19.8pt;z-index:25181593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4EB6182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0FE443B3">
                <v:shape id="椭圆_1581" o:spid="_x0000_s2240" type="#_x0000_t75" alt="" style="position:absolute;left:0;text-align:left;margin-left:8.2pt;margin-top:-.1pt;width:19.8pt;height:19.8pt;z-index:251816960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160B71" w14:paraId="35E28E31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73CC61" w14:textId="77777777" w:rsidR="007A28A8" w:rsidRPr="00160B71" w:rsidRDefault="007A28A8" w:rsidP="007A28A8">
            <w:pPr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</w:pP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Nelson et al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（</w:t>
            </w: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2021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）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OZWxzb248L0F1dGhvcj48WWVhcj4yMDIxPC9ZZWFyPjxS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cGFnZXM+MjYtMzQ8L3BhZ2Vz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OZWxzb248L0F1dGhvcj48WWVhcj4yMDIxPC9ZZWFyPjxS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cGFnZXM+MjYtMzQ8L3BhZ2Vz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t>39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9744F0D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4305D5C9">
                <v:shape id="椭圆_1392" o:spid="_x0000_s2239" type="#_x0000_t75" alt="" style="position:absolute;left:0;text-align:left;margin-left:8.8pt;margin-top:2.45pt;width:19.8pt;height:19.8pt;z-index:2518179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E0966D6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51E75CDB">
                <v:shape id="椭圆_1430" o:spid="_x0000_s2238" type="#_x0000_t75" alt="" style="position:absolute;left:0;text-align:left;margin-left:3.2pt;margin-top:-1.4pt;width:19.8pt;height:19.8pt;z-index:2518190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9BAF3AA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33E2196C">
                <v:shape id="椭圆_1468" o:spid="_x0000_s2237" type="#_x0000_t75" alt="" style="position:absolute;left:0;text-align:left;margin-left:.25pt;margin-top:.1pt;width:19.8pt;height:19.8pt;z-index:25182003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4228504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03F6123D">
                <v:shape id="椭圆_1506" o:spid="_x0000_s2236" type="#_x0000_t75" alt="" style="position:absolute;left:0;text-align:left;margin-left:8.8pt;margin-top:2.45pt;width:19.8pt;height:19.8pt;z-index:25182105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B55D681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12266503">
                <v:shape id="椭圆_1544" o:spid="_x0000_s2235" type="#_x0000_t75" alt="" style="position:absolute;left:0;text-align:left;margin-left:1.8pt;margin-top:-3.1pt;width:19.8pt;height:19.8pt;z-index:25182208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712C37E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65FDD611">
                <v:shape id="椭圆_1582" o:spid="_x0000_s2234" type="#_x0000_t75" alt="" style="position:absolute;left:0;text-align:left;margin-left:10pt;margin-top:-4.6pt;width:19.8pt;height:19.8pt;z-index:251823104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620D3254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75CA56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Ramachandran et al (2021)</w:t>
            </w:r>
            <w:r>
              <w:t xml:space="preserve"> </w: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SYW1hY2hhbmRyYW48L0F1dGhvcj48WWVhcj4yMDIxPC9Z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</w:fldData>
              </w:fldCha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SYW1hY2hhbmRyYW48L0F1dGhvcj48WWVhcj4yMDIxPC9Z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</w:fldData>
              </w:fldCha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0</w: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4E02B9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60A29EF">
                <v:shape id="椭圆_1393" o:spid="_x0000_s2233" type="#_x0000_t75" alt="" style="position:absolute;left:0;text-align:left;margin-left:8.8pt;margin-top:2.45pt;width:19.8pt;height:19.8pt;z-index:2518241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F544B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EF794E8">
                <v:shape id="椭圆_1431" o:spid="_x0000_s2232" type="#_x0000_t75" alt="" style="position:absolute;left:0;text-align:left;margin-left:2.15pt;margin-top:-.15pt;width:19.8pt;height:19.8pt;z-index:25182515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A59892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B187560">
                <v:shape id="椭圆_1469" o:spid="_x0000_s2231" type="#_x0000_t75" alt="" style="position:absolute;left:0;text-align:left;margin-left:2.5pt;margin-top:2.85pt;width:19.8pt;height:19.8pt;z-index:2518261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7F070B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45BCFB2">
                <v:shape id="椭圆_1507" o:spid="_x0000_s2230" type="#_x0000_t75" alt="" style="position:absolute;left:0;text-align:left;margin-left:8.8pt;margin-top:2.45pt;width:19.8pt;height:19.8pt;z-index:2518272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E220A5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13BC81D">
                <v:shape id="椭圆_1545" o:spid="_x0000_s2229" type="#_x0000_t75" alt="" style="position:absolute;left:0;text-align:left;margin-left:2.05pt;margin-top:-2.35pt;width:19.8pt;height:19.8pt;z-index:2518282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AF41D1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D78E251">
                <v:shape id="椭圆_1583" o:spid="_x0000_s2228" type="#_x0000_t75" alt="" style="position:absolute;left:0;text-align:left;margin-left:8.6pt;margin-top:-3.6pt;width:19.8pt;height:19.8pt;rotation:417603fd;z-index:251829248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51B73976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50B016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Burner et al (2025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CdXJuZXI8L0F1dGhvcj48WWVhcj4yMDI1PC9ZZWFyPjxS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CdXJuZXI8L0F1dGhvcj48WWVhcj4yMDI1PC9ZZWFyPjxS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1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580013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18F18D7">
                <v:shape id="椭圆_1394" o:spid="_x0000_s2227" type="#_x0000_t75" alt="" style="position:absolute;left:0;text-align:left;margin-left:8.8pt;margin-top:2.45pt;width:19.8pt;height:19.8pt;z-index:251830272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ABBE19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9B8BAA8">
                <v:shape id="椭圆_1432" o:spid="_x0000_s2226" type="#_x0000_t75" alt="" style="position:absolute;left:0;text-align:left;margin-left:2.25pt;margin-top:.35pt;width:19.8pt;height:19.8pt;z-index:25183129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4CB322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DDB4F9">
                <v:shape id="椭圆_1470" o:spid="_x0000_s2225" type="#_x0000_t75" alt="" style="position:absolute;left:0;text-align:left;margin-left:2.95pt;margin-top:-5.35pt;width:19.8pt;height:19.8pt;z-index:25183232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250E90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A746430">
                <v:shape id="椭圆_1508" o:spid="_x0000_s2224" type="#_x0000_t75" alt="" style="position:absolute;left:0;text-align:left;margin-left:8.8pt;margin-top:2.45pt;width:19.8pt;height:19.8pt;z-index:25183334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5077A3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3453F7">
                <v:shape id="椭圆_1546" o:spid="_x0000_s2223" type="#_x0000_t75" alt="" style="position:absolute;left:0;text-align:left;margin-left:2.8pt;margin-top:2pt;width:19.8pt;height:19.8pt;z-index:25183436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AE797CB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2011520" behindDoc="0" locked="0" layoutInCell="1" allowOverlap="1" wp14:anchorId="5885EBFE" wp14:editId="24BB5122">
                  <wp:simplePos x="0" y="0"/>
                  <wp:positionH relativeFrom="column">
                    <wp:posOffset>105410</wp:posOffset>
                  </wp:positionH>
                  <wp:positionV relativeFrom="paragraph">
                    <wp:posOffset>-73660</wp:posOffset>
                  </wp:positionV>
                  <wp:extent cx="251460" cy="251460"/>
                  <wp:effectExtent l="0" t="0" r="0" b="0"/>
                  <wp:wrapNone/>
                  <wp:docPr id="848524993" name="图片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81"/>
                          <pic:cNvPicPr>
                            <a:picLocks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566823" w14:paraId="4ED1E1BE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24414D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Sarayani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18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YXJheWFuaTwvQXV0aG9yPjxZZWFyPjIwMTg8L1llYXI+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YXJheWFuaTwvQXV0aG9yPjxZZWFyPjIwMTg8L1llYXI+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2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2EA143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124415F">
                <v:shape id="椭圆_1395" o:spid="_x0000_s2222" type="#_x0000_t75" alt="" style="position:absolute;left:0;text-align:left;margin-left:8.8pt;margin-top:2.45pt;width:19.8pt;height:19.8pt;z-index:2518353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9167BE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6EC9FF2">
                <v:shape id="椭圆_1433" o:spid="_x0000_s2221" type="#_x0000_t75" alt="" style="position:absolute;left:0;text-align:left;margin-left:1.4pt;margin-top:.85pt;width:19.8pt;height:19.8pt;z-index:25183641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E9BA1B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EC0D6DC">
                <v:shape id="椭圆_1471" o:spid="_x0000_s2220" type="#_x0000_t75" alt="" style="position:absolute;left:0;text-align:left;margin-left:2.5pt;margin-top:1.6pt;width:19.8pt;height:19.8pt;z-index:2518374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39697D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6FFAEDC">
                <v:shape id="椭圆_1509" o:spid="_x0000_s2219" type="#_x0000_t75" alt="" style="position:absolute;left:0;text-align:left;margin-left:8.8pt;margin-top:2.45pt;width:19.8pt;height:19.8pt;z-index:25183846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34B976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9E3E7D8">
                <v:shape id="椭圆_1547" o:spid="_x0000_s2218" type="#_x0000_t75" alt="" style="position:absolute;left:0;text-align:left;margin-left:1.8pt;margin-top:-2.25pt;width:19.8pt;height:19.8pt;z-index:25183948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5FB254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7420C9A">
                <v:shape id="椭圆_1585" o:spid="_x0000_s2217" type="#_x0000_t75" alt="" style="position:absolute;left:0;text-align:left;margin-left:9.55pt;margin-top:.85pt;width:19.8pt;height:19.8pt;z-index:251840512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5A9E7348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E24C4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Ranjbaran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2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Ranjbaran&lt;/Author&gt;&lt;Year&gt;2022&lt;/Year&gt;&lt;RecNum&gt;495&lt;/RecNum&gt;&lt;DisplayText&gt;&lt;style face="superscript"&gt;11&lt;/style&gt;&lt;/DisplayText&gt;&lt;record&gt;&lt;rec-number&gt;495&lt;/rec-number&gt;&lt;foreign-keys&gt;&lt;key app="EN" db-id="rr9v9xwatxvp5ser0s85w9vurvztsspt0rp0" timestamp="1688872638"&gt;495&lt;/key&gt;&lt;/foreign-keys&gt;&lt;ref-type name="Journal Article"&gt;17&lt;/ref-type&gt;&lt;contributors&gt;&lt;authors&gt;&lt;author&gt;Ranjbaran, Soheila&lt;/author&gt;&lt;author&gt;Shojaeizadeh, Davoud&lt;/author&gt;&lt;author&gt;Dehdari, Tahereh&lt;/author&gt;&lt;author&gt;Yaseri, Mehdi&lt;/author&gt;&lt;author&gt;Shakibazadeh, Elham %J Diabetology&lt;/author&gt;&lt;author&gt;Metabolic Syndrome&lt;/author&gt;&lt;/authors&gt;&lt;/contributors&gt;&lt;titles&gt;&lt;title&gt;The effectiveness of an intervention designed based on health action process approach on diet and medication adherence among patients with type 2 diabetes: a randomized controlled trial&lt;/title&gt;&lt;/titles&gt;&lt;pages&gt;1-10&lt;/pages&gt;&lt;volume&gt;14&lt;/volume&gt;&lt;number&gt;1&lt;/number&gt;&lt;dates&gt;&lt;year&gt;2022&lt;/year&gt;&lt;/dates&gt;&lt;isbn&gt;1758-5996&lt;/isbn&gt;&lt;urls&gt;&lt;/urls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1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3655EE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BEA668F">
                <v:shape id="椭圆_1396" o:spid="_x0000_s2216" type="#_x0000_t75" alt="" style="position:absolute;left:0;text-align:left;margin-left:8.8pt;margin-top:2.45pt;width:19.8pt;height:19.8pt;z-index:2518415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2F591E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A6D441B">
                <v:shape id="椭圆_1434" o:spid="_x0000_s2215" type="#_x0000_t75" alt="" style="position:absolute;left:0;text-align:left;margin-left:2.25pt;margin-top:1.35pt;width:19.8pt;height:19.8pt;z-index:2518425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1EA9B7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CDA9693">
                <v:shape id="椭圆_1472" o:spid="_x0000_s2214" type="#_x0000_t75" alt="" style="position:absolute;left:0;text-align:left;margin-left:3.25pt;margin-top:1.35pt;width:19.8pt;height:19.8pt;z-index:2518435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05BE52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8CF6C48">
                <v:shape id="椭圆_1510" o:spid="_x0000_s2213" type="#_x0000_t75" alt="" style="position:absolute;left:0;text-align:left;margin-left:8.8pt;margin-top:2.45pt;width:19.8pt;height:19.8pt;z-index:2518446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072BB5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879C8B2">
                <v:shape id="椭圆_1548" o:spid="_x0000_s2212" type="#_x0000_t75" alt="" style="position:absolute;left:0;text-align:left;margin-left:2.8pt;margin-top:-.5pt;width:19.8pt;height:19.8pt;z-index:25184563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C8AF9C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3151388">
                <v:shape id="椭圆_1586" o:spid="_x0000_s2211" type="#_x0000_t75" alt="" style="position:absolute;left:0;text-align:left;margin-left:8.65pt;margin-top:2.1pt;width:19.8pt;height:19.8pt;z-index:251846656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1F526069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B97F61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Elyasi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4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Elyasi&lt;/Author&gt;&lt;Year&gt;2024&lt;/Year&gt;&lt;RecNum&gt;604&lt;/RecNum&gt;&lt;DisplayText&gt;&lt;style face="superscript"&gt;43&lt;/style&gt;&lt;/DisplayText&gt;&lt;record&gt;&lt;rec-number&gt;604&lt;/rec-number&gt;&lt;foreign-keys&gt;&lt;key app="EN" db-id="rr9v9xwatxvp5ser0s85w9vurvztsspt0rp0" timestamp="1745753277"&gt;604&lt;/key&gt;&lt;/foreign-keys&gt;&lt;ref-type name="Journal Article"&gt;17&lt;/ref-type&gt;&lt;contributors&gt;&lt;authors&gt;&lt;author&gt;Elyasi, Z.&lt;/author&gt;&lt;author&gt;Ghiasi, N.&lt;/author&gt;&lt;author&gt;Khorshidi, A.&lt;/author&gt;&lt;author&gt;Bakhtiyari, S.&lt;/author&gt;&lt;author&gt;Jalilian, M.&lt;/author&gt;&lt;/authors&gt;&lt;/contributors&gt;&lt;auth-address&gt;Department of Public Health, Faculty of Health, Ilam University of Medical Sciences, Ilam, Iran.&amp;#xD;Department of Epidemiology, Faculty of Health, Ilam University of Medical Sciences, Ilam, Iran.&amp;#xD;Department of Clinical Biochemistry, School of Medicine, Ilam University of Medical Sciences, Ilam, Iran.&lt;/auth-address&gt;&lt;titles&gt;&lt;title&gt;The Effect of a Health Education Program on Knowledge, Medication Adherence, and Glycosylated Hemoglobin in Rural Patients with Type 2 Diabetes&lt;/title&gt;&lt;secondary-title&gt;Curr Diabetes Rev&lt;/secondary-title&gt;&lt;/titles&gt;&lt;periodical&gt;&lt;full-title&gt;Curr Diabetes Rev&lt;/full-title&gt;&lt;abbr-1&gt;Current diabetes reviews&lt;/abbr-1&gt;&lt;/periodical&gt;&lt;edition&gt;20241129&lt;/edition&gt;&lt;keywords&gt;&lt;keyword&gt;HbA1c&lt;/keyword&gt;&lt;keyword&gt;Health education&lt;/keyword&gt;&lt;keyword&gt;diabetes management&lt;/keyword&gt;&lt;keyword&gt;medication adherence&lt;/keyword&gt;&lt;keyword&gt;rural health.&lt;/keyword&gt;&lt;keyword&gt;self-regulation theory&lt;/keyword&gt;&lt;keyword&gt;type 2 diabetes&lt;/keyword&gt;&lt;/keywords&gt;&lt;dates&gt;&lt;year&gt;2024&lt;/year&gt;&lt;pub-dates&gt;&lt;date&gt;Nov 29&lt;/date&gt;&lt;/pub-dates&gt;&lt;/dates&gt;&lt;isbn&gt;1573-3998&lt;/isbn&gt;&lt;accession-num&gt;39620337&lt;/accession-num&gt;&lt;urls&gt;&lt;/urls&gt;&lt;electronic-resource-num&gt;10.2174/011573399833235824092311214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4147B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3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658672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A9B0B18">
                <v:shape id="椭圆_1397" o:spid="_x0000_s2210" type="#_x0000_t75" alt="" style="position:absolute;left:0;text-align:left;margin-left:8.8pt;margin-top:2.45pt;width:19.8pt;height:19.8pt;z-index:25184768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879545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9056485">
                <v:shape id="椭圆_1435" o:spid="_x0000_s2209" type="#_x0000_t75" alt="" style="position:absolute;left:0;text-align:left;margin-left:.4pt;margin-top:-.25pt;width:19.8pt;height:19.8pt;z-index:25184870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1A5C1B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EE2320">
                <v:shape id="椭圆_1473" o:spid="_x0000_s2208" type="#_x0000_t75" alt="" style="position:absolute;left:0;text-align:left;margin-left:2.5pt;margin-top:2.6pt;width:19.8pt;height:19.8pt;z-index:25184972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F06164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0C6502D">
                <v:shape id="椭圆_1511" o:spid="_x0000_s2207" type="#_x0000_t75" alt="" style="position:absolute;left:0;text-align:left;margin-left:8.8pt;margin-top:2.45pt;width:19.8pt;height:19.8pt;z-index:25185075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7905DA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2FEA81D">
                <v:shape id="椭圆_1549" o:spid="_x0000_s2206" type="#_x0000_t75" alt="" style="position:absolute;left:0;text-align:left;margin-left:2.8pt;margin-top:-.25pt;width:19.8pt;height:19.8pt;z-index:2518517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864D52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E842B3D">
                <v:shape id="椭圆_1587" o:spid="_x0000_s2205" type="#_x0000_t75" alt="" style="position:absolute;left:0;text-align:left;margin-left:8.65pt;margin-top:1.85pt;width:19.8pt;height:19.8pt;z-index:251852800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093FADD8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495FCE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Abbas et al (2023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mJhczwvQXV0aG9yPjxZZWFyPjIwMjM8L1llYXI+PFJl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mJhczwvQXV0aG9yPjxZZWFyPjIwMjM8L1llYXI+PFJl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4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7ED3C8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F7BA0AB">
                <v:shape id="椭圆_1398" o:spid="_x0000_s2204" type="#_x0000_t75" alt="" style="position:absolute;left:0;text-align:left;margin-left:8.8pt;margin-top:2.45pt;width:19.8pt;height:19.8pt;z-index:2518538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336CC1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4CFB455">
                <v:shape id="椭圆_1436" o:spid="_x0000_s2203" type="#_x0000_t75" alt="" style="position:absolute;left:0;text-align:left;margin-left:3pt;margin-top:.1pt;width:19.8pt;height:19.8pt;z-index:25185484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840AD8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F461697">
                <v:shape id="椭圆_1474" o:spid="_x0000_s2202" type="#_x0000_t75" alt="" style="position:absolute;left:0;text-align:left;margin-left:3.25pt;margin-top:.85pt;width:19.8pt;height:19.8pt;z-index:25185587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44D003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DD867C">
                <v:shape id="椭圆_1512" o:spid="_x0000_s2201" type="#_x0000_t75" alt="" style="position:absolute;left:0;text-align:left;margin-left:8.8pt;margin-top:2.45pt;width:19.8pt;height:19.8pt;z-index:25185689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90DE30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37CFE8B">
                <v:shape id="椭圆_1550" o:spid="_x0000_s2200" type="#_x0000_t75" alt="" style="position:absolute;left:0;text-align:left;margin-left:2.55pt;margin-top:1.6pt;width:19.8pt;height:19.8pt;z-index:25185792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4CA202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D3DD683">
                <v:shape id="椭圆_1588" o:spid="_x0000_s2199" type="#_x0000_t75" alt="" style="position:absolute;left:0;text-align:left;margin-left:8.65pt;margin-top:1.6pt;width:19.8pt;height:19.8pt;z-index:251858944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479FFCB4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CE3C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Abubakar &amp; Atif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nViYWthcjwvQXV0aG9yPjxZZWFyPjIwMjE8L1llYXI+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nViYWthcjwvQXV0aG9yPjxZZWFyPjIwMjE8L1llYXI+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5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2BA240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85B4C63">
                <v:shape id="椭圆_1399" o:spid="_x0000_s2198" type="#_x0000_t75" alt="" style="position:absolute;left:0;text-align:left;margin-left:8.8pt;margin-top:2.45pt;width:19.8pt;height:19.8pt;z-index:25185996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A03F98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18E41EA">
                <v:shape id="椭圆_1437" o:spid="_x0000_s2197" type="#_x0000_t75" alt="" style="position:absolute;left:0;text-align:left;margin-left:2.25pt;margin-top:-.15pt;width:19.8pt;height:19.8pt;z-index:2518609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5888E9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9838094">
                <v:shape id="椭圆_1475" o:spid="_x0000_s2196" type="#_x0000_t75" alt="" style="position:absolute;left:0;text-align:left;margin-left:1.9pt;margin-top:2.85pt;width:19.8pt;height:19.8pt;z-index:25186201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2D3A3A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4E88E0D">
                <v:shape id="椭圆_1513" o:spid="_x0000_s2195" type="#_x0000_t75" alt="" style="position:absolute;left:0;text-align:left;margin-left:8.8pt;margin-top:2.45pt;width:19.8pt;height:19.8pt;z-index:2518630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C3930B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89E4BDD">
                <v:shape id="椭圆_1551" o:spid="_x0000_s2194" type="#_x0000_t75" alt="" style="position:absolute;left:0;text-align:left;margin-left:1.8pt;margin-top:.6pt;width:19.8pt;height:19.8pt;z-index:25186406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90F363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BD1072C">
                <v:shape id="椭圆_1589" o:spid="_x0000_s2193" type="#_x0000_t75" alt="" style="position:absolute;left:0;text-align:left;margin-left:10.65pt;margin-top:.95pt;width:19.8pt;height:19.8pt;z-index:251865088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66307A3D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AE509E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Ting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aW5nPC9BdXRob3I+PFllYXI+MjAyMTwvWWVhcj48UmVj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aW5nPC9BdXRob3I+PFllYXI+MjAyMTwvWWVhcj48UmVj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6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D57A55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D0CEB10">
                <v:shape id="椭圆_1400" o:spid="_x0000_s2192" type="#_x0000_t75" alt="" style="position:absolute;left:0;text-align:left;margin-left:8.8pt;margin-top:2.45pt;width:19.8pt;height:19.8pt;z-index:2518661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66E388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3A2BAF9">
                <v:shape id="椭圆_1438" o:spid="_x0000_s2191" type="#_x0000_t75" alt="" style="position:absolute;left:0;text-align:left;margin-left:1.5pt;margin-top:.35pt;width:19.8pt;height:19.8pt;z-index:2518671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D7B183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4EBCD75">
                <v:shape id="椭圆_1476" o:spid="_x0000_s2190" type="#_x0000_t75" alt="" style="position:absolute;left:0;text-align:left;margin-left:1.9pt;margin-top:1.85pt;width:19.8pt;height:19.8pt;z-index:2518681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65CBDE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535C3AB">
                <v:shape id="椭圆_1514" o:spid="_x0000_s2189" type="#_x0000_t75" alt="" style="position:absolute;left:0;text-align:left;margin-left:8.8pt;margin-top:2.45pt;width:19.8pt;height:19.8pt;z-index:25186918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EEE7BE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AA03981">
                <v:shape id="椭圆_1552" o:spid="_x0000_s2188" type="#_x0000_t75" alt="" style="position:absolute;left:0;text-align:left;margin-left:2.3pt;margin-top:.35pt;width:19.8pt;height:19.8pt;z-index:25187020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E12E6E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FCB0784">
                <v:shape id="椭圆_1590" o:spid="_x0000_s2187" type="#_x0000_t75" alt="" style="position:absolute;left:0;text-align:left;margin-left:8.65pt;margin-top:-.25pt;width:19.8pt;height:19.8pt;z-index:251871232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258D54CD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CE6607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Butt et al (2016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CdXR0PC9BdXRob3I+PFllYXI+MjAxNjwvWWVhcj48UmVj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CdXR0PC9BdXRob3I+PFllYXI+MjAxNjwvWWVhcj48UmVj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7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52CFBA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AEC4451">
                <v:shape id="椭圆_1401" o:spid="_x0000_s2186" type="#_x0000_t75" alt="" style="position:absolute;left:0;text-align:left;margin-left:8.8pt;margin-top:2.45pt;width:19.8pt;height:19.8pt;z-index:25187225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9BEF8B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505D0E3">
                <v:shape id="椭圆_1439" o:spid="_x0000_s2185" type="#_x0000_t75" alt="" style="position:absolute;left:0;text-align:left;margin-left:3.3pt;margin-top:.1pt;width:19.8pt;height:19.8pt;z-index:25187328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E58E73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B2B58CD">
                <v:shape id="椭圆_1477" o:spid="_x0000_s2184" type="#_x0000_t75" alt="" style="position:absolute;left:0;text-align:left;margin-left:2.8pt;margin-top:.75pt;width:19.8pt;height:19.8pt;z-index:25187430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3AAF53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8FA7D21">
                <v:shape id="椭圆_1515" o:spid="_x0000_s2183" type="#_x0000_t75" alt="" style="position:absolute;left:0;text-align:left;margin-left:8.8pt;margin-top:2.45pt;width:19.8pt;height:19.8pt;z-index:2518753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08CDB8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C9F0780">
                <v:shape id="椭圆_1553" o:spid="_x0000_s2182" type="#_x0000_t75" alt="" style="position:absolute;left:0;text-align:left;margin-left:2.3pt;margin-top:2.35pt;width:19.8pt;height:19.8pt;z-index:25187635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CD85A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BEF68EE">
                <v:shape id="椭圆_1591" o:spid="_x0000_s2181" type="#_x0000_t75" alt="" style="position:absolute;left:0;text-align:left;margin-left:9.95pt;margin-top:-.95pt;width:19.8pt;height:19.8pt;z-index:251877376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7B5A3953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FAFCFD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Trevisan et al (2020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mV2aXNhbjwvQXV0aG9yPjxZZWFyPjIwMjA8L1llYXI+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UcmV2aXNhbjwvQXV0aG9yPjxZZWFyPjIwMjA8L1llYXI+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8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CC8387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A994B7A">
                <v:shape id="椭圆_1402" o:spid="_x0000_s2180" type="#_x0000_t75" alt="" style="position:absolute;left:0;text-align:left;margin-left:8.8pt;margin-top:2.45pt;width:19.8pt;height:19.8pt;z-index:2518784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82A52A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5F15912">
                <v:shape id="椭圆_1440" o:spid="_x0000_s2179" type="#_x0000_t75" alt="" style="position:absolute;left:0;text-align:left;margin-left:4.2pt;margin-top:-.9pt;width:19.8pt;height:19.8pt;z-index:2518794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AB146B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6F2C189">
                <v:shape id="椭圆_1478" o:spid="_x0000_s2178" type="#_x0000_t75" alt="" style="position:absolute;left:0;text-align:left;margin-left:2.5pt;margin-top:-.15pt;width:19.8pt;height:19.8pt;z-index:25188044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DF23B2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9F76EE0">
                <v:shape id="椭圆_1516" o:spid="_x0000_s2177" type="#_x0000_t75" alt="" style="position:absolute;left:0;text-align:left;margin-left:8.8pt;margin-top:2.45pt;width:19.8pt;height:19.8pt;z-index:25188147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0D4709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4655381">
                <v:shape id="椭圆_1554" o:spid="_x0000_s2176" type="#_x0000_t75" alt="" style="position:absolute;left:0;text-align:left;margin-left:2.3pt;margin-top:-.15pt;width:19.8pt;height:19.8pt;z-index:25188249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0EFD20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E414451">
                <v:shape id="椭圆_1592" o:spid="_x0000_s2175" type="#_x0000_t75" alt="" style="position:absolute;left:0;text-align:left;margin-left:10.7pt;margin-top:-1.25pt;width:19.8pt;height:19.8pt;z-index:251883520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6EA2C7B0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5627FA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lastRenderedPageBreak/>
              <w:t>Cani et al (2015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YW5pPC9BdXRob3I+PFllYXI+MjAxNTwvWWVhcj48UmVj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YW5pPC9BdXRob3I+PFllYXI+MjAxNTwvWWVhcj48UmVj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9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748815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8E6CA11">
                <v:shape id="椭圆_1403" o:spid="_x0000_s2174" type="#_x0000_t75" alt="" style="position:absolute;left:0;text-align:left;margin-left:8.8pt;margin-top:2.45pt;width:19.8pt;height:19.8pt;z-index:25188454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3974A3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8E2C4B8">
                <v:shape id="椭圆_1441" o:spid="_x0000_s2173" type="#_x0000_t75" alt="" style="position:absolute;left:0;text-align:left;margin-left:4.4pt;margin-top:.35pt;width:19.8pt;height:19.8pt;z-index:25188556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E07D94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EA198D0">
                <v:shape id="椭圆_1479" o:spid="_x0000_s2172" type="#_x0000_t75" alt="" style="position:absolute;left:0;text-align:left;margin-left:2.5pt;margin-top:1.1pt;width:19.8pt;height:19.8pt;z-index:2518865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E267D6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87058D3">
                <v:shape id="椭圆_1517" o:spid="_x0000_s2171" type="#_x0000_t75" alt="" style="position:absolute;left:0;text-align:left;margin-left:8.8pt;margin-top:2.45pt;width:19.8pt;height:19.8pt;z-index:25188761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5A5129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90C7AD6">
                <v:shape id="椭圆_1555" o:spid="_x0000_s2170" type="#_x0000_t75" alt="" style="position:absolute;left:0;text-align:left;margin-left:.05pt;margin-top:1.85pt;width:19.8pt;height:19.8pt;z-index:2518886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8C6D33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ED1119A">
                <v:shape id="椭圆_1593" o:spid="_x0000_s2169" type="#_x0000_t75" alt="" style="position:absolute;left:0;text-align:left;margin-left:6.05pt;margin-top:2.6pt;width:19.8pt;height:19.8pt;z-index:251889664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5C5192EB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D3A6CA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Vluggen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WbHVnZ2VuPC9BdXRob3I+PFllYXI+MjAyMTwvWWVhcj48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WbHVnZ2VuPC9BdXRob3I+PFllYXI+MjAyMTwvWWVhcj48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0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3B29D5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59CFAB8">
                <v:shape id="椭圆_1404" o:spid="_x0000_s2168" type="#_x0000_t75" alt="" style="position:absolute;left:0;text-align:left;margin-left:8.8pt;margin-top:2.45pt;width:19.8pt;height:19.8pt;z-index:2518906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64A626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24B1A0A">
                <v:shape id="椭圆_1442" o:spid="_x0000_s2167" type="#_x0000_t75" alt="" style="position:absolute;left:0;text-align:left;margin-left:2.9pt;margin-top:.1pt;width:19.8pt;height:19.8pt;z-index:2518917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EAED14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632F07D">
                <v:shape id="椭圆_1480" o:spid="_x0000_s2166" type="#_x0000_t75" alt="" style="position:absolute;left:0;text-align:left;margin-left:1.75pt;margin-top:.1pt;width:19.8pt;height:19.8pt;z-index:2518927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3A071C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B40B2D2">
                <v:shape id="椭圆_1518" o:spid="_x0000_s2165" type="#_x0000_t75" alt="" style="position:absolute;left:0;text-align:left;margin-left:8.8pt;margin-top:2.45pt;width:19.8pt;height:19.8pt;z-index:2518937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D39D46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C18D9BC">
                <v:shape id="椭圆_1556" o:spid="_x0000_s2164" type="#_x0000_t75" alt="" style="position:absolute;left:0;text-align:left;margin-left:.3pt;margin-top:.1pt;width:19.8pt;height:19.8pt;z-index:2518947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E966FF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065EB06">
                <v:shape id="椭圆_1594" o:spid="_x0000_s2163" type="#_x0000_t75" alt="" style="position:absolute;left:0;text-align:left;margin-left:6.5pt;margin-top:3.1pt;width:19.8pt;height:19.8pt;z-index:251895808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2BF7D99D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7E32D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Du Pon et al (2019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kdSBQb248L0F1dGhvcj48WWVhcj4yMDE5PC9ZZWFyPjxS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kdSBQb248L0F1dGhvcj48WWVhcj4yMDE5PC9ZZWFyPjxS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1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4702F8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0F6040C">
                <v:shape id="椭圆_1405" o:spid="_x0000_s2162" type="#_x0000_t75" alt="" style="position:absolute;left:0;text-align:left;margin-left:8.8pt;margin-top:2.45pt;width:19.8pt;height:19.8pt;z-index:25189683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EDD13D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906030B">
                <v:shape id="椭圆_1443" o:spid="_x0000_s2161" type="#_x0000_t75" alt="" style="position:absolute;left:0;text-align:left;margin-left:3pt;margin-top:-.9pt;width:19.8pt;height:19.8pt;z-index:25189785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24EA38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6AFB02A">
                <v:shape id="椭圆_1481" o:spid="_x0000_s2160" type="#_x0000_t75" alt="" style="position:absolute;left:0;text-align:left;margin-left:2.8pt;margin-top:.6pt;width:19.8pt;height:19.8pt;z-index:25189888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DE4410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D05F5B4">
                <v:shape id="椭圆_1519" o:spid="_x0000_s2159" type="#_x0000_t75" alt="" style="position:absolute;left:0;text-align:left;margin-left:8.8pt;margin-top:2.45pt;width:19.8pt;height:19.8pt;z-index:25189990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89F218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8AFC7F1">
                <v:shape id="椭圆_1557" o:spid="_x0000_s2158" type="#_x0000_t75" alt="" style="position:absolute;left:0;text-align:left;margin-left:1.55pt;margin-top:-.9pt;width:19.8pt;height:19.8pt;z-index:2519009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BD6012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A964250">
                <v:shape id="椭圆_1595" o:spid="_x0000_s2157" type="#_x0000_t75" alt="" style="position:absolute;left:0;text-align:left;margin-left:6.05pt;margin-top:2.85pt;width:19.8pt;height:19.8pt;z-index:251901952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0A467C99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6433B3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Wungrath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ungrath&lt;/Author&gt;&lt;Year&gt;2021&lt;/Year&gt;&lt;RecNum&gt;497&lt;/RecNum&gt;&lt;DisplayText&gt;&lt;style face="superscript"&gt;52&lt;/style&gt;&lt;/DisplayText&gt;&lt;record&gt;&lt;rec-number&gt;497&lt;/rec-number&gt;&lt;foreign-keys&gt;&lt;key app="EN" db-id="rr9v9xwatxvp5ser0s85w9vurvztsspt0rp0" timestamp="1688872706"&gt;497&lt;/key&gt;&lt;/foreign-keys&gt;&lt;ref-type name="Journal Article"&gt;17&lt;/ref-type&gt;&lt;contributors&gt;&lt;authors&gt;&lt;author&gt;Wungrath, J.&lt;/author&gt;&lt;author&gt;Autorn, N.&lt;/author&gt;&lt;/authors&gt;&lt;/contributors&gt;&lt;auth-address&gt;Faculty of Public Health, Chiang Mai University, Chiang Mai 50200, Thailand.&amp;#xD;Doi Saket Hospital, Chiang Mai 50220, Thailand.&lt;/auth-address&gt;&lt;titles&gt;&lt;title&gt;Effectiveness of Line application and telephone-based counseling to improve medication adherence: A randomized control trial study among uncontrolled type 2 diabetes patients&lt;/title&gt;&lt;secondary-title&gt;Health Promot Perspect&lt;/secondary-title&gt;&lt;alt-title&gt;Health promotion perspectives&lt;/alt-title&gt;&lt;/titles&gt;&lt;periodical&gt;&lt;full-title&gt;Health Promot Perspect&lt;/full-title&gt;&lt;abbr-1&gt;Health promotion perspectives&lt;/abbr-1&gt;&lt;/periodical&gt;&lt;alt-periodical&gt;&lt;full-title&gt;Health Promot Perspect&lt;/full-title&gt;&lt;abbr-1&gt;Health promotion perspectives&lt;/abbr-1&gt;&lt;/alt-periodical&gt;&lt;pages&gt;438-443&lt;/pages&gt;&lt;volume&gt;11&lt;/volume&gt;&lt;number&gt;4&lt;/number&gt;&lt;edition&gt;2022/01/27&lt;/edition&gt;&lt;keywords&gt;&lt;keyword&gt;Counseling&lt;/keyword&gt;&lt;keyword&gt;Diabetes mellitus&lt;/keyword&gt;&lt;keyword&gt;Medication adherence&lt;/keyword&gt;&lt;/keywords&gt;&lt;dates&gt;&lt;year&gt;2021&lt;/year&gt;&lt;/dates&gt;&lt;isbn&gt;2228-6497 (Print)&amp;#xD;2228-6497&lt;/isbn&gt;&lt;accession-num&gt;35079588&lt;/accession-num&gt;&lt;urls&gt;&lt;/urls&gt;&lt;custom2&gt;PMC8767072&lt;/custom2&gt;&lt;electronic-resource-num&gt;10.34172/hpp.2021.5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2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52047C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17AE820">
                <v:shape id="椭圆_1406" o:spid="_x0000_s2156" type="#_x0000_t75" alt="" style="position:absolute;left:0;text-align:left;margin-left:8.8pt;margin-top:2.45pt;width:19.8pt;height:19.8pt;z-index:2519029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26F3AE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3281794">
                <v:shape id="椭圆_1444" o:spid="_x0000_s2155" type="#_x0000_t75" alt="" style="position:absolute;left:0;text-align:left;margin-left:2.15pt;margin-top:1.85pt;width:19.8pt;height:19.8pt;z-index:25190400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034331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41D374D">
                <v:shape id="椭圆_1482" o:spid="_x0000_s2154" type="#_x0000_t75" alt="" style="position:absolute;left:0;text-align:left;margin-left:2.8pt;margin-top:-.4pt;width:19.8pt;height:19.8pt;z-index:25190502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D9904D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FDF30BA">
                <v:shape id="椭圆_1520" o:spid="_x0000_s2153" type="#_x0000_t75" alt="" style="position:absolute;left:0;text-align:left;margin-left:8.8pt;margin-top:2.45pt;width:19.8pt;height:19.8pt;z-index:25190604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25CD81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05D52C5">
                <v:shape id="椭圆_1558" o:spid="_x0000_s2152" type="#_x0000_t75" alt="" style="position:absolute;left:0;text-align:left;margin-left:1.8pt;margin-top:-1.15pt;width:19.8pt;height:19.8pt;z-index:25190707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EDAC86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73D2B80">
                <v:shape id="椭圆_1596" o:spid="_x0000_s2151" type="#_x0000_t75" alt="" style="position:absolute;left:0;text-align:left;margin-left:6.5pt;margin-top:2.6pt;width:19.8pt;height:19.8pt;z-index:251908096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71288BB6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6AC02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Poonprapaiet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al (2022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b29ucHJhcGFpPC9BdXRob3I+PFllYXI+MjAyMjwvWWVh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b29ucHJhcGFpPC9BdXRob3I+PFllYXI+MjAyMjwvWWVh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3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FA1ABE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0BAC8D6">
                <v:shape id="椭圆_1407" o:spid="_x0000_s2150" type="#_x0000_t75" alt="" style="position:absolute;left:0;text-align:left;margin-left:8.8pt;margin-top:2.45pt;width:19.8pt;height:19.8pt;z-index:25190912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84DB62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8B76C9F">
                <v:shape id="椭圆_1445" o:spid="_x0000_s2149" type="#_x0000_t75" alt="" style="position:absolute;left:0;text-align:left;margin-left:2.25pt;margin-top:.85pt;width:19.8pt;height:19.8pt;z-index:25191014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852F20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FCED00D">
                <v:shape id="椭圆_1483" o:spid="_x0000_s2148" type="#_x0000_t75" alt="" style="position:absolute;left:0;text-align:left;margin-left:2.5pt;margin-top:1.6pt;width:19.8pt;height:19.8pt;z-index:25191116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11CD9C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C106238">
                <v:shape id="椭圆_1521" o:spid="_x0000_s2147" type="#_x0000_t75" alt="" style="position:absolute;left:0;text-align:left;margin-left:8.8pt;margin-top:2.45pt;width:19.8pt;height:19.8pt;z-index:25191219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ADB873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B94D842">
                <v:shape id="椭圆_1559" o:spid="_x0000_s2146" type="#_x0000_t75" alt="" style="position:absolute;left:0;text-align:left;margin-left:1.8pt;margin-top:.1pt;width:19.8pt;height:19.8pt;z-index:25191321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2DE9C8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839349F">
                <v:shape id="椭圆_1597" o:spid="_x0000_s2145" type="#_x0000_t75" alt="" style="position:absolute;left:0;text-align:left;margin-left:6.05pt;margin-top:2.35pt;width:19.8pt;height:19.8pt;z-index:251914240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28C2716F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84B1B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Xin et al (2015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Xin&lt;/Author&gt;&lt;Year&gt;2015&lt;/Year&gt;&lt;RecNum&gt;483&lt;/RecNum&gt;&lt;DisplayText&gt;&lt;style face="superscript"&gt;54&lt;/style&gt;&lt;/DisplayText&gt;&lt;record&gt;&lt;rec-number&gt;483&lt;/rec-number&gt;&lt;foreign-keys&gt;&lt;key app="EN" db-id="rr9v9xwatxvp5ser0s85w9vurvztsspt0rp0" timestamp="1688872215"&gt;483&lt;/key&gt;&lt;/foreign-keys&gt;&lt;ref-type name="Journal Article"&gt;17&lt;/ref-type&gt;&lt;contributors&gt;&lt;authors&gt;&lt;author&gt;Xin, C.&lt;/author&gt;&lt;author&gt;Xia, Z.&lt;/author&gt;&lt;author&gt;Jiang, C.&lt;/author&gt;&lt;author&gt;Lin, M.&lt;/author&gt;&lt;author&gt;Li, G.&lt;/author&gt;&lt;/authors&gt;&lt;/contributors&gt;&lt;auth-address&gt;Department of Pharmacy, Tongde Hospital of Zhejiang Province, Zhejiang Academy of Traditional Chinese Medicine, Hangzhou, People&amp;apos;s Republic of China.&lt;/auth-address&gt;&lt;titles&gt;&lt;title&gt;Effect of pharmaceutical care on medication adherence of patients newly prescribed insulin therapy: a randomized controlled study&lt;/title&gt;&lt;secondary-title&gt;Patient Prefer Adherence&lt;/secondary-title&gt;&lt;alt-title&gt;Patient preference and adherence&lt;/alt-title&gt;&lt;/titles&gt;&lt;periodical&gt;&lt;full-title&gt;Patient Prefer Adherence&lt;/full-title&gt;&lt;abbr-1&gt;Patient preference and adherence&lt;/abbr-1&gt;&lt;/periodical&gt;&lt;alt-periodical&gt;&lt;full-title&gt;Patient Prefer Adherence&lt;/full-title&gt;&lt;abbr-1&gt;Patient preference and adherence&lt;/abbr-1&gt;&lt;/alt-periodical&gt;&lt;pages&gt;797-802&lt;/pages&gt;&lt;volume&gt;9&lt;/volume&gt;&lt;edition&gt;2015/07/01&lt;/edition&gt;&lt;keywords&gt;&lt;keyword&gt;clinical pharmacists&lt;/keyword&gt;&lt;keyword&gt;insulin&lt;/keyword&gt;&lt;keyword&gt;medication adherence&lt;/keyword&gt;&lt;keyword&gt;pharmaceutical care&lt;/keyword&gt;&lt;/keywords&gt;&lt;dates&gt;&lt;year&gt;2015&lt;/year&gt;&lt;/dates&gt;&lt;isbn&gt;1177-889X (Print)&amp;#xD;1177-889x&lt;/isbn&gt;&lt;accession-num&gt;26124646&lt;/accession-num&gt;&lt;urls&gt;&lt;/urls&gt;&lt;custom2&gt;PMC4476475&lt;/custom2&gt;&lt;electronic-resource-num&gt;10.2147/ppa.S8441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4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CA18E6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5A466AB">
                <v:shape id="椭圆_1408" o:spid="_x0000_s2144" type="#_x0000_t75" alt="" style="position:absolute;left:0;text-align:left;margin-left:8.8pt;margin-top:2.45pt;width:19.8pt;height:19.8pt;z-index:25191526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CE184C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F037CB8">
                <v:shape id="椭圆_1446" o:spid="_x0000_s2143" type="#_x0000_t75" alt="" style="position:absolute;left:0;text-align:left;margin-left:3.1pt;margin-top:-.15pt;width:19.8pt;height:19.8pt;z-index:2519162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2AF7AF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3D48D71">
                <v:shape id="椭圆_1484" o:spid="_x0000_s2142" type="#_x0000_t75" alt="" style="position:absolute;left:0;text-align:left;margin-left:2.5pt;margin-top:-.15pt;width:19.8pt;height:19.8pt;z-index:25191731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10D4A2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C42DF6D">
                <v:shape id="椭圆_1522" o:spid="_x0000_s2141" type="#_x0000_t75" alt="" style="position:absolute;left:0;text-align:left;margin-left:8.8pt;margin-top:2.45pt;width:19.8pt;height:19.8pt;z-index:2519183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5E337C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C8214FE">
                <v:shape id="椭圆_1560" o:spid="_x0000_s2140" type="#_x0000_t75" alt="" style="position:absolute;left:0;text-align:left;margin-left:.55pt;margin-top:.6pt;width:19.8pt;height:19.8pt;z-index:2519193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8E087B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56C172F">
                <v:shape id="椭圆_1598" o:spid="_x0000_s2139" type="#_x0000_t75" alt="" style="position:absolute;left:0;text-align:left;margin-left:6.5pt;margin-top:.6pt;width:19.8pt;height:19.8pt;z-index:251920384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34B5ED15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868AE3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Zhou et al (2022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Zhou&lt;/Author&gt;&lt;Year&gt;2022&lt;/Year&gt;&lt;RecNum&gt;485&lt;/RecNum&gt;&lt;DisplayText&gt;&lt;style face="superscript"&gt;55&lt;/style&gt;&lt;/DisplayText&gt;&lt;record&gt;&lt;rec-number&gt;485&lt;/rec-number&gt;&lt;foreign-keys&gt;&lt;key app="EN" db-id="rr9v9xwatxvp5ser0s85w9vurvztsspt0rp0" timestamp="1688872342"&gt;485&lt;/key&gt;&lt;/foreign-keys&gt;&lt;ref-type name="Journal Article"&gt;17&lt;/ref-type&gt;&lt;contributors&gt;&lt;authors&gt;&lt;author&gt;Zhou, Qian&lt;/author&gt;&lt;author&gt;Zhu, Huanhuan&lt;/author&gt;&lt;author&gt;Zhang, Zhi %J Archives of Clinical Psychiatry&lt;/author&gt;&lt;/authors&gt;&lt;/contributors&gt;&lt;titles&gt;&lt;title&gt;Effects of Internet+ Intelligent-based 5A care model on blood glucose level, compliance, self-care abilities and quality of life in elderly patients with type 2 diabetes&lt;/title&gt;&lt;/titles&gt;&lt;volume&gt;49&lt;/volume&gt;&lt;number&gt;2&lt;/number&gt;&lt;dates&gt;&lt;year&gt;2022&lt;/year&gt;&lt;/dates&gt;&lt;urls&gt;&lt;/urls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5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28AFEF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EC247C7">
                <v:shape id="椭圆_1409" o:spid="_x0000_s2138" type="#_x0000_t75" alt="" style="position:absolute;left:0;text-align:left;margin-left:8.8pt;margin-top:2.45pt;width:19.8pt;height:19.8pt;z-index:2519214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963C45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E489819">
                <v:shape id="椭圆_1447" o:spid="_x0000_s2137" type="#_x0000_t75" alt="" style="position:absolute;left:0;text-align:left;margin-left:3pt;margin-top:-.4pt;width:19.8pt;height:19.8pt;z-index:25192243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36FEE1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1FFEC1F">
                <v:shape id="椭圆_1485" o:spid="_x0000_s2136" type="#_x0000_t75" alt="" style="position:absolute;left:0;text-align:left;margin-left:2.05pt;margin-top:-.4pt;width:19.8pt;height:19.8pt;z-index:251923456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80D897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2123075">
                <v:shape id="椭圆_1523" o:spid="_x0000_s2135" type="#_x0000_t75" alt="" style="position:absolute;left:0;text-align:left;margin-left:8.8pt;margin-top:2.45pt;width:19.8pt;height:19.8pt;z-index:25192448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A5FCBB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ED9F87B">
                <v:shape id="椭圆_1561" o:spid="_x0000_s2134" type="#_x0000_t75" alt="" style="position:absolute;left:0;text-align:left;margin-left:2.05pt;margin-top:2.6pt;width:19.8pt;height:19.8pt;z-index:25192550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817D0E7" w14:textId="77777777" w:rsidR="007A28A8" w:rsidRDefault="008500F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2012544" behindDoc="0" locked="0" layoutInCell="1" allowOverlap="1" wp14:anchorId="4B1E69D0" wp14:editId="68CE3650">
                  <wp:simplePos x="0" y="0"/>
                  <wp:positionH relativeFrom="column">
                    <wp:posOffset>91440</wp:posOffset>
                  </wp:positionH>
                  <wp:positionV relativeFrom="paragraph">
                    <wp:posOffset>-84455</wp:posOffset>
                  </wp:positionV>
                  <wp:extent cx="251460" cy="251460"/>
                  <wp:effectExtent l="0" t="0" r="0" b="0"/>
                  <wp:wrapNone/>
                  <wp:docPr id="443930781" name="图片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595"/>
                          <pic:cNvPicPr>
                            <a:picLocks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566823" w14:paraId="7DA0159B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551D3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Huang et al (2019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0ODE8L1JlY051bT48RGlzcGxheVRleHQ+PHN0eWxlIGZhY2U9InN1cGVyc2NyaXB0Ij41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0ODE8L1JlY051bT48RGlzcGxheVRleHQ+PHN0eWxlIGZhY2U9InN1cGVyc2NyaXB0Ij41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6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4D9D1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A068E87">
                <v:shape id="椭圆_1410" o:spid="_x0000_s2133" type="#_x0000_t75" alt="" style="position:absolute;left:0;text-align:left;margin-left:8.8pt;margin-top:2.45pt;width:19.8pt;height:19.8pt;z-index:2519265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A916A3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896A75B">
                <v:shape id="椭圆_1448" o:spid="_x0000_s2132" type="#_x0000_t75" alt="" style="position:absolute;left:0;text-align:left;margin-left:3pt;margin-top:-.65pt;width:19.8pt;height:19.8pt;z-index:25192755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7A432B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69F57DA">
                <v:shape id="椭圆_1486" o:spid="_x0000_s2131" type="#_x0000_t75" alt="" style="position:absolute;left:0;text-align:left;margin-left:2.05pt;margin-top:1.6pt;width:19.8pt;height:19.8pt;z-index:2519285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13A90F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9FA2188">
                <v:shape id="椭圆_1524" o:spid="_x0000_s2130" type="#_x0000_t75" alt="" style="position:absolute;left:0;text-align:left;margin-left:8.8pt;margin-top:2.45pt;width:19.8pt;height:19.8pt;z-index:2519296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ED9131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BE5485B">
                <v:shape id="椭圆_1562" o:spid="_x0000_s2129" type="#_x0000_t75" alt="" style="position:absolute;left:0;text-align:left;margin-left:-.45pt;margin-top:-1.5pt;width:19.8pt;height:19.8pt;z-index:2519306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8BD9F9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6159EC0">
                <v:shape id="椭圆_1600" o:spid="_x0000_s2128" type="#_x0000_t75" alt="" style="position:absolute;left:0;text-align:left;margin-left:6.05pt;margin-top:1.6pt;width:19.8pt;height:19.8pt;z-index:251931648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1A196509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69CC88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Tan et al (2023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Tan&lt;/Author&gt;&lt;Year&gt;2023&lt;/Year&gt;&lt;RecNum&gt;606&lt;/RecNum&gt;&lt;DisplayText&gt;&lt;style face="superscript"&gt;57&lt;/style&gt;&lt;/DisplayText&gt;&lt;record&gt;&lt;rec-number&gt;606&lt;/rec-number&gt;&lt;foreign-keys&gt;&lt;key app="EN" db-id="rr9v9xwatxvp5ser0s85w9vurvztsspt0rp0" timestamp="1745753333"&gt;606&lt;/key&gt;&lt;/foreign-keys&gt;&lt;ref-type name="Journal Article"&gt;17&lt;/ref-type&gt;&lt;contributors&gt;&lt;authors&gt;&lt;author&gt;Tan, N. C.&lt;/author&gt;&lt;author&gt;Tyagi, S.&lt;/author&gt;&lt;author&gt;Lee, C. S.&lt;/author&gt;&lt;author&gt;Koh, E. Y. L.&lt;/author&gt;&lt;author&gt;Goh, K. L. S.&lt;/author&gt;&lt;author&gt;Gong, P. P.&lt;/author&gt;&lt;author&gt;Ang, S. B.&lt;/author&gt;&lt;author&gt;Koh, C. H. G.&lt;/author&gt;&lt;/authors&gt;&lt;/contributors&gt;&lt;auth-address&gt;Research Department, SingHealth Polyclinics, Singapore. RINGGOLD: 68752&amp;#xD;SingHealth-Duke NUS Family Medicine Academic Clinical Programme, Singapore.&amp;#xD;Future Primary Care, MOH Office for Healthcare Transformation, Singapore.&amp;#xD;KK Women&amp;apos;s and Children&amp;apos;s Hospital, Singapore.&amp;#xD;National University of Singapore, Saw Swee Hock School of Public Health, Singapore.&lt;/auth-address&gt;&lt;titles&gt;&lt;title&gt;Effectiveness of an algorithm-driven home telemonitoring system on the metabolic control and self-care behaviour of Asian adults with type-2 diabetes mellitus: A randomised controlled trial&lt;/title&gt;&lt;secondary-title&gt;J Telemed Telecare&lt;/secondary-title&gt;&lt;/titles&gt;&lt;periodical&gt;&lt;full-title&gt;J Telemed Telecare&lt;/full-title&gt;&lt;/periodical&gt;&lt;pages&gt;1357633x231203490&lt;/pages&gt;&lt;edition&gt;20230927&lt;/edition&gt;&lt;keywords&gt;&lt;keyword&gt;Tele-monitoring&lt;/keyword&gt;&lt;keyword&gt;cholesterol&lt;/keyword&gt;&lt;keyword&gt;hypertension&lt;/keyword&gt;&lt;keyword&gt;primary care&lt;/keyword&gt;&lt;keyword&gt;self-care&lt;/keyword&gt;&lt;keyword&gt;type-2 diabetes mellitus&lt;/keyword&gt;&lt;/keywords&gt;&lt;dates&gt;&lt;year&gt;2023&lt;/year&gt;&lt;pub-dates&gt;&lt;date&gt;Sep 27&lt;/date&gt;&lt;/pub-dates&gt;&lt;/dates&gt;&lt;isbn&gt;1357-633x&lt;/isbn&gt;&lt;accession-num&gt;37753721&lt;/accession-num&gt;&lt;urls&gt;&lt;/urls&gt;&lt;electronic-resource-num&gt;10.1177/1357633x23120349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7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2D81C3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67827D4">
                <v:shape id="椭圆_1411" o:spid="_x0000_s2127" type="#_x0000_t75" alt="" style="position:absolute;left:0;text-align:left;margin-left:8.8pt;margin-top:2.45pt;width:19.8pt;height:19.8pt;z-index:25193267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7BEC37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A9CE86D">
                <v:shape id="椭圆_1449" o:spid="_x0000_s2126" type="#_x0000_t75" alt="" style="position:absolute;left:0;text-align:left;margin-left:1.4pt;margin-top:.6pt;width:19.8pt;height:19.8pt;z-index:25193369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C5DA9F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08D7377">
                <v:shape id="椭圆_1487" o:spid="_x0000_s2125" type="#_x0000_t75" alt="" style="position:absolute;left:0;text-align:left;margin-left:2.65pt;margin-top:-5.95pt;width:19.8pt;height:19.8pt;z-index:25193472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04E144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D937C37">
                <v:shape id="椭圆_1525" o:spid="_x0000_s2124" type="#_x0000_t75" alt="" style="position:absolute;left:0;text-align:left;margin-left:8.8pt;margin-top:2.45pt;width:19.8pt;height:19.8pt;z-index:25193574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E6C3CB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E11179C">
                <v:shape id="椭圆_1563" o:spid="_x0000_s2123" type="#_x0000_t75" alt="" style="position:absolute;left:0;text-align:left;margin-left:.55pt;margin-top:1.5pt;width:19.8pt;height:19.8pt;z-index:25193676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961DAF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0C3760B">
                <v:shape id="椭圆_1601" o:spid="_x0000_s2122" type="#_x0000_t75" alt="" style="position:absolute;left:0;text-align:left;margin-left:5.6pt;margin-top:3.6pt;width:19.8pt;height:19.8pt;z-index:251937792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5368B363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45CC0E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Alfian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bGZpYW48L0F1dGhvcj48WWVhcj4yMDIxPC9ZZWFyPjxS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bGZpYW48L0F1dGhvcj48WWVhcj4yMDIxPC9ZZWFyPjxS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8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FB2215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5944A95">
                <v:shape id="椭圆_1412" o:spid="_x0000_s2121" type="#_x0000_t75" alt="" style="position:absolute;left:0;text-align:left;margin-left:8.8pt;margin-top:2.45pt;width:19.8pt;height:19.8pt;z-index:25193881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B68BF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4FDEDA7">
                <v:shape id="椭圆_1450" o:spid="_x0000_s2120" type="#_x0000_t75" alt="" style="position:absolute;left:0;text-align:left;margin-left:2.25pt;margin-top:1.85pt;width:19.8pt;height:19.8pt;z-index:2519398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923FF0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C92E9FF">
                <v:shape id="椭圆_1488" o:spid="_x0000_s2119" type="#_x0000_t75" alt="" style="position:absolute;left:0;text-align:left;margin-left:2.35pt;margin-top:-.4pt;width:19.8pt;height:19.8pt;z-index:25194086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4FCC01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B27BCAC">
                <v:shape id="椭圆_1526" o:spid="_x0000_s2118" type="#_x0000_t75" alt="" style="position:absolute;left:0;text-align:left;margin-left:8.8pt;margin-top:2.45pt;width:19.8pt;height:19.8pt;z-index:2519418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62CDF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E7DCE95">
                <v:shape id="椭圆_1564" o:spid="_x0000_s2117" type="#_x0000_t75" alt="" style="position:absolute;left:0;text-align:left;margin-left:.3pt;margin-top:-5.4pt;width:19.8pt;height:19.8pt;z-index:2519429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C841D6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B6AD12C">
                <v:shape id="椭圆_1602" o:spid="_x0000_s2116" type="#_x0000_t75" alt="" style="position:absolute;left:0;text-align:left;margin-left:5.6pt;margin-top:4.1pt;width:19.8pt;height:19.8pt;z-index:251943936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7E351E21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B6B4EE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Caetano et al (2018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YWV0YW5vPC9BdXRob3I+PFllYXI+MjAxODwvWWVhcj48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YWV0YW5vPC9BdXRob3I+PFllYXI+MjAxODwvWWVhcj48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9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647F1B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BE72A73">
                <v:shape id="椭圆_1413" o:spid="_x0000_s2115" type="#_x0000_t75" alt="" style="position:absolute;left:0;text-align:left;margin-left:8.8pt;margin-top:2.45pt;width:19.8pt;height:19.8pt;z-index:2519449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111D36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E5450BA">
                <v:shape id="椭圆_1451" o:spid="_x0000_s2114" type="#_x0000_t75" alt="" style="position:absolute;left:0;text-align:left;margin-left:3pt;margin-top:.1pt;width:19.8pt;height:19.8pt;z-index:2519459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3E8C86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3A9A5F8">
                <v:shape id="椭圆_1489" o:spid="_x0000_s2113" type="#_x0000_t75" alt="" style="position:absolute;left:0;text-align:left;margin-left:3.1pt;margin-top:.1pt;width:19.8pt;height:19.8pt;z-index:25194700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45DD08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E50EFFD">
                <v:shape id="椭圆_1527" o:spid="_x0000_s2112" type="#_x0000_t75" alt="" style="position:absolute;left:0;text-align:left;margin-left:8.8pt;margin-top:2.45pt;width:19.8pt;height:19.8pt;z-index:25194803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E16414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2138F07">
                <v:shape id="椭圆_1565" o:spid="_x0000_s2111" type="#_x0000_t75" alt="" style="position:absolute;left:0;text-align:left;margin-left:-.95pt;margin-top:-2.25pt;width:19.8pt;height:19.8pt;z-index:25194905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6D255D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36302BD">
                <v:shape id="椭圆_1603" o:spid="_x0000_s2110" type="#_x0000_t75" alt="" style="position:absolute;left:0;text-align:left;margin-left:5.15pt;margin-top:.1pt;width:19.8pt;height:19.8pt;z-index:251950080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61E5CD81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D1DB30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Abaza &amp; </w:t>
            </w: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Marschollek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(2017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mF6YTwvQXV0aG9yPjxZZWFyPjIwMTc8L1llYXI+PFJl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YmF6YTwvQXV0aG9yPjxZZWFyPjIwMTc8L1llYXI+PFJl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0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BD29C6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86D0EF6">
                <v:shape id="椭圆_1414" o:spid="_x0000_s2109" type="#_x0000_t75" alt="" style="position:absolute;left:0;text-align:left;margin-left:8.8pt;margin-top:2.45pt;width:19.8pt;height:19.8pt;z-index:25195110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9C5E3D7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AE3C869">
                <v:shape id="椭圆_1452" o:spid="_x0000_s2108" type="#_x0000_t75" alt="" style="position:absolute;left:0;text-align:left;margin-left:3pt;margin-top:.6pt;width:19.8pt;height:19.8pt;z-index:2519521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7C2AE8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F8C4434">
                <v:shape id="椭圆_1490" o:spid="_x0000_s2107" type="#_x0000_t75" alt="" style="position:absolute;left:0;text-align:left;margin-left:3.4pt;margin-top:2.1pt;width:19.8pt;height:19.8pt;z-index:25195315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2AF7CA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321537C">
                <v:shape id="椭圆_1528" o:spid="_x0000_s2106" type="#_x0000_t75" alt="" style="position:absolute;left:0;text-align:left;margin-left:8.8pt;margin-top:2.45pt;width:19.8pt;height:19.8pt;z-index:2519541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14E61F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08C98A9">
                <v:shape id="椭圆_1566" o:spid="_x0000_s2105" type="#_x0000_t75" alt="" style="position:absolute;left:0;text-align:left;margin-left:.8pt;margin-top:-.9pt;width:19.8pt;height:19.8pt;z-index:2519552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7123E1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CC95259">
                <v:shape id="椭圆_1604" o:spid="_x0000_s2104" type="#_x0000_t75" alt="" style="position:absolute;left:0;text-align:left;margin-left:8pt;margin-top:3.6pt;width:19.8pt;height:19.8pt;z-index:251956224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663C5415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09A814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Doupis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19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0ODE8L1JlY051bT48RGlzcGxheVRleHQ+PHN0eWxlIGZhY2U9InN1cGVyc2NyaXB0Ij41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IdWFuZzwvQXV0aG9yPjxZZWFyPjIwMTk8L1llYXI+PFJl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6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581D56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269210F">
                <v:shape id="椭圆_1415" o:spid="_x0000_s2103" type="#_x0000_t75" alt="" style="position:absolute;left:0;text-align:left;margin-left:8.8pt;margin-top:2.45pt;width:19.8pt;height:19.8pt;z-index:25195724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0E52EA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62618B0">
                <v:shape id="椭圆_1453" o:spid="_x0000_s2102" type="#_x0000_t75" alt="" style="position:absolute;left:0;text-align:left;margin-left:4.5pt;margin-top:-2.5pt;width:19.8pt;height:19.8pt;z-index:25195827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33BB32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E8DE26B">
                <v:shape id="椭圆_1491" o:spid="_x0000_s2101" type="#_x0000_t75" alt="" style="position:absolute;left:0;text-align:left;margin-left:3.1pt;margin-top:1.85pt;width:19.8pt;height:19.8pt;z-index:25195929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453D97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433EB7A">
                <v:shape id="椭圆_1529" o:spid="_x0000_s2100" type="#_x0000_t75" alt="" style="position:absolute;left:0;text-align:left;margin-left:8.8pt;margin-top:2.45pt;width:19.8pt;height:19.8pt;z-index:25196032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FCBB52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6DD8189">
                <v:shape id="椭圆_1567" o:spid="_x0000_s2099" type="#_x0000_t75" alt="" style="position:absolute;left:0;text-align:left;margin-left:.8pt;margin-top:1.85pt;width:19.8pt;height:19.8pt;z-index:25196134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4F2809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ABF32EB">
                <v:shape id="椭圆_1605" o:spid="_x0000_s2098" type="#_x0000_t75" alt="" style="position:absolute;left:0;text-align:left;margin-left:6.65pt;margin-top:4.1pt;width:19.8pt;height:19.8pt;z-index:251962368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025CED13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72960D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Gautier et al (2021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HYXV0aWVyPC9BdXRob3I+PFllYXI+MjAyMTwvWWVhcj48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HYXV0aWVyPC9BdXRob3I+PFllYXI+MjAyMTwvWWVhcj48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1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DF34431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4114C85">
                <v:shape id="椭圆_1416" o:spid="_x0000_s2097" type="#_x0000_t75" alt="" style="position:absolute;left:0;text-align:left;margin-left:8.8pt;margin-top:2.45pt;width:19.8pt;height:19.8pt;z-index:2519633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88BF2F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6B15A6A">
                <v:shape id="椭圆_1454" o:spid="_x0000_s2096" type="#_x0000_t75" alt="" style="position:absolute;left:0;text-align:left;margin-left:2.25pt;margin-top:.85pt;width:19.8pt;height:19.8pt;z-index:25196441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BF53F3A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CE67505">
                <v:shape id="椭圆_1492" o:spid="_x0000_s2095" type="#_x0000_t75" alt="" style="position:absolute;left:0;text-align:left;margin-left:2.95pt;margin-top:.85pt;width:19.8pt;height:19.8pt;z-index:25196544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A878F2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023F27E">
                <v:shape id="椭圆_1530" o:spid="_x0000_s2094" type="#_x0000_t75" alt="" style="position:absolute;left:0;text-align:left;margin-left:8.8pt;margin-top:2.45pt;width:19.8pt;height:19.8pt;z-index:25196646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D8C9BF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E1AB606">
                <v:shape id="椭圆_1568" o:spid="_x0000_s2093" type="#_x0000_t75" alt="" style="position:absolute;left:0;text-align:left;margin-left:2.3pt;margin-top:.1pt;width:19.8pt;height:19.8pt;z-index:25196748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648652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1C5CD63">
                <v:shape id="椭圆_1606" o:spid="_x0000_s2092" type="#_x0000_t75" alt="" style="position:absolute;left:0;text-align:left;margin-left:7.7pt;margin-top:3.1pt;width:19.8pt;height:19.8pt;z-index:251968512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160B71" w14:paraId="55BD7912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FA0F5" w14:textId="77777777" w:rsidR="007A28A8" w:rsidRPr="00160B71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</w:pPr>
            <w:proofErr w:type="spellStart"/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Korcegez</w:t>
            </w:r>
            <w:proofErr w:type="spellEnd"/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 xml:space="preserve"> et al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（</w:t>
            </w: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2017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）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Lb3JjZWdlejwvQXV0aG9yPjxZZWFyPjIwMTc8L1llYXI+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Lb3JjZWdlejwvQXV0aG9yPjxZZWFyPjIwMTc8L1llYXI+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t>62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6CEB38C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0C651434">
                <v:shape id="椭圆_1417" o:spid="_x0000_s2091" type="#_x0000_t75" alt="" style="position:absolute;left:0;text-align:left;margin-left:8.8pt;margin-top:2.45pt;width:19.8pt;height:19.8pt;z-index:2519695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2CAB27D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1CC4BC13">
                <v:shape id="椭圆_1455" o:spid="_x0000_s2090" type="#_x0000_t75" alt="" style="position:absolute;left:0;text-align:left;margin-left:3pt;margin-top:-.9pt;width:19.8pt;height:19.8pt;z-index:2519705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52E3AD3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426FECAF">
                <v:shape id="椭圆_1493" o:spid="_x0000_s2089" type="#_x0000_t75" alt="" style="position:absolute;left:0;text-align:left;margin-left:3.7pt;margin-top:.6pt;width:19.8pt;height:19.8pt;z-index:2519715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993B38E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5AD7CFDD">
                <v:shape id="椭圆_1531" o:spid="_x0000_s2088" type="#_x0000_t75" alt="" style="position:absolute;left:0;text-align:left;margin-left:8.8pt;margin-top:2.45pt;width:19.8pt;height:19.8pt;z-index:2519726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25C0EA7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244E2668">
                <v:shape id="椭圆_1569" o:spid="_x0000_s2087" type="#_x0000_t75" alt="" style="position:absolute;left:0;text-align:left;margin-left:2.55pt;margin-top:2.85pt;width:19.8pt;height:19.8pt;z-index:25197363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0AADBC3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65242471">
                <v:shape id="椭圆_1607" o:spid="_x0000_s2086" type="#_x0000_t75" alt="" style="position:absolute;left:0;text-align:left;margin-left:7.7pt;margin-top:1.35pt;width:19.8pt;height:19.8pt;z-index:251974656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11541BD4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DA7EFB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Sugita et al (2017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dWdpdGE8L0F1dGhvcj48WWVhcj4yMDE3PC9ZZWFyPjxS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TdWdpdGE8L0F1dGhvcj48WWVhcj4yMDE3PC9ZZWFyPjxS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3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9463C0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696F9E3">
                <v:shape id="椭圆_1418" o:spid="_x0000_s2085" type="#_x0000_t75" alt="" style="position:absolute;left:0;text-align:left;margin-left:8.8pt;margin-top:2.45pt;width:19.8pt;height:19.8pt;z-index:25197568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67A828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8FD5673">
                <v:shape id="椭圆_1456" o:spid="_x0000_s2084" type="#_x0000_t75" alt="" style="position:absolute;left:0;text-align:left;margin-left:1.5pt;margin-top:.35pt;width:19.8pt;height:19.8pt;z-index:25197670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4EE840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9EA6394">
                <v:shape id="椭圆_1494" o:spid="_x0000_s2083" type="#_x0000_t75" alt="" style="position:absolute;left:0;text-align:left;margin-left:2.95pt;margin-top:.35pt;width:19.8pt;height:19.8pt;z-index:2519777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D4B0A15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FFAEA85">
                <v:shape id="椭圆_1532" o:spid="_x0000_s2082" type="#_x0000_t75" alt="" style="position:absolute;left:0;text-align:left;margin-left:8.8pt;margin-top:2.45pt;width:19.8pt;height:19.8pt;z-index:251978752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2CE9AC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803F4A3">
                <v:shape id="椭圆_1570" o:spid="_x0000_s2081" type="#_x0000_t75" alt="" style="position:absolute;left:0;text-align:left;margin-left:2.3pt;margin-top:1.1pt;width:19.8pt;height:19.8pt;z-index:25197977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B1575C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ACD0907">
                <v:shape id="椭圆_1608" o:spid="_x0000_s2080" type="#_x0000_t75" alt="" style="position:absolute;left:0;text-align:left;margin-left:8pt;margin-top:2.6pt;width:19.8pt;height:19.8pt;z-index:251980800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160B71" w14:paraId="3799A367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C57E6" w14:textId="77777777" w:rsidR="007A28A8" w:rsidRPr="00160B71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</w:pPr>
            <w:proofErr w:type="spellStart"/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Erku</w:t>
            </w:r>
            <w:proofErr w:type="spellEnd"/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 xml:space="preserve"> et al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（</w:t>
            </w:r>
            <w:r w:rsidRPr="00160B71">
              <w:rPr>
                <w:rFonts w:ascii="Times New Roman" w:eastAsia="宋体" w:hAnsi="Times New Roman" w:cs="Times New Roman"/>
                <w:color w:val="000000"/>
                <w:sz w:val="18"/>
                <w:szCs w:val="18"/>
                <w:lang w:val="de-DE"/>
              </w:rPr>
              <w:t>2017</w:t>
            </w:r>
            <w:r w:rsidRPr="00160B71">
              <w:rPr>
                <w:rFonts w:ascii="宋体" w:eastAsia="宋体" w:hAnsi="宋体" w:cs="Times New Roman"/>
                <w:color w:val="000000"/>
                <w:sz w:val="18"/>
                <w:szCs w:val="18"/>
                <w:lang w:val="de-DE"/>
              </w:rPr>
              <w:t>）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Fcmt1PC9BdXRob3I+PFllYXI+MjAxNzwvWWVhcj48UmVj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Fcmt1PC9BdXRob3I+PFllYXI+MjAxNzwvWWVhcj48UmVj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</w:fldData>
              </w:fldChar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160B71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  <w:lang w:val="de-DE"/>
              </w:rPr>
              <w:t>64</w:t>
            </w:r>
            <w:r w:rsidRPr="00195F1D">
              <w:rPr>
                <w:rFonts w:ascii="Times New Roman" w:eastAsia="宋体" w:hAnsi="Times New Roman" w:cs="Times New Roman" w:hint="eastAsia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E85021F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16E01608">
                <v:shape id="椭圆_1419" o:spid="_x0000_s2079" type="#_x0000_t75" alt="" style="position:absolute;left:0;text-align:left;margin-left:8.8pt;margin-top:2.45pt;width:19.8pt;height:19.8pt;z-index:2519818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FAF4ADB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2DB9E522">
                <v:shape id="椭圆_1457" o:spid="_x0000_s2078" type="#_x0000_t75" alt="" style="position:absolute;left:0;text-align:left;margin-left:.35pt;margin-top:0;width:19.8pt;height:19.8pt;z-index:25198284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2D7AD79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4F9813FB">
                <v:shape id="椭圆_1495" o:spid="_x0000_s2077" type="#_x0000_t75" alt="" style="position:absolute;left:0;text-align:left;margin-left:3.25pt;margin-top:.1pt;width:19.8pt;height:19.8pt;z-index:25198387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7269C74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18435ABB">
                <v:shape id="椭圆_1533" o:spid="_x0000_s2076" type="#_x0000_t75" alt="" style="position:absolute;left:0;text-align:left;margin-left:8.8pt;margin-top:2.45pt;width:19.8pt;height:19.8pt;z-index:25198489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4CC90A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6AFC638A">
                <v:shape id="椭圆_1571" o:spid="_x0000_s2075" type="#_x0000_t75" alt="" style="position:absolute;left:0;text-align:left;margin-left:2.8pt;margin-top:1.6pt;width:19.8pt;height:19.8pt;z-index:25198592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C94646" w14:textId="77777777" w:rsidR="007A28A8" w:rsidRPr="00160B71" w:rsidRDefault="00B04007" w:rsidP="007A28A8">
            <w:pPr>
              <w:jc w:val="center"/>
              <w:rPr>
                <w:color w:val="000000"/>
                <w:sz w:val="22"/>
                <w:lang w:val="de-DE"/>
              </w:rPr>
            </w:pPr>
            <w:r>
              <w:rPr>
                <w:color w:val="000000"/>
                <w:sz w:val="22"/>
              </w:rPr>
              <w:pict w14:anchorId="6F839A65">
                <v:shape id="椭圆_1609" o:spid="_x0000_s2074" type="#_x0000_t75" alt="" style="position:absolute;left:0;text-align:left;margin-left:7.25pt;margin-top:-.85pt;width:19.8pt;height:19.8pt;z-index:251986944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6CB623FB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1E7432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Wishah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15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XaXNoYWg8L0F1dGhvcj48WWVhcj4yMDE1PC9ZZWFyPjxS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XaXNoYWg8L0F1dGhvcj48WWVhcj4yMDE1PC9ZZWFyPjxS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5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75C6A7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6C6F8DF">
                <v:shape id="椭圆_1420" o:spid="_x0000_s2073" type="#_x0000_t75" alt="" style="position:absolute;left:0;text-align:left;margin-left:8.8pt;margin-top:2.45pt;width:19.8pt;height:19.8pt;z-index:25198796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F6D624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A46574F">
                <v:shape id="椭圆_1458" o:spid="_x0000_s2072" type="#_x0000_t75" alt="" style="position:absolute;left:0;text-align:left;margin-left:1.5pt;margin-top:-.15pt;width:19.8pt;height:19.8pt;z-index:25198899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260DC3E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7903270">
                <v:shape id="椭圆_1496" o:spid="_x0000_s2071" type="#_x0000_t75" alt="" style="position:absolute;left:0;text-align:left;margin-left:2.05pt;margin-top:-.85pt;width:19.8pt;height:19.8pt;z-index:25199001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8EE202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1EBCA21">
                <v:shape id="椭圆_1534" o:spid="_x0000_s2070" type="#_x0000_t75" alt="" style="position:absolute;left:0;text-align:left;margin-left:8.8pt;margin-top:2.45pt;width:19.8pt;height:19.8pt;z-index:2519910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255165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DB62CDB">
                <v:shape id="椭圆_1572" o:spid="_x0000_s2069" type="#_x0000_t75" alt="" style="position:absolute;left:0;text-align:left;margin-left:1.8pt;margin-top:-.15pt;width:19.8pt;height:19.8pt;z-index:251992064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5461592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0E3915F">
                <v:shape id="椭圆_1610" o:spid="_x0000_s2068" type="#_x0000_t75" alt="" style="position:absolute;left:0;text-align:left;margin-left:7.55pt;margin-top:1.4pt;width:19.8pt;height:19.8pt;z-index:251993088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7A28A8" w:rsidRPr="00566823" w14:paraId="45924244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F38E4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Caballero et al (2025)</w:t>
            </w:r>
            <w:r>
              <w:t xml:space="preserve"> </w: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DYWJhbGxlcm8gTWF0ZW9zPC9BdXRob3I+PFllYXI+MjAy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</w:fldData>
              </w:fldCha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instrText xml:space="preserve"> ADDIN EN.CITE </w:instrTex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begin">
                <w:fldData xml:space="preserve">PEVuZE5vdGU+PENpdGU+PEF1dGhvcj5DYWJhbGxlcm8gTWF0ZW9zPC9BdXRob3I+PFllYXI+MjAy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</w:fldData>
              </w:fldCha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3</w:t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B863B1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054CABC1">
                <v:shape id="椭圆_1421" o:spid="_x0000_s2067" type="#_x0000_t75" alt="" style="position:absolute;left:0;text-align:left;margin-left:8.8pt;margin-top:2.45pt;width:19.8pt;height:19.8pt;z-index:251994112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79617B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965AE1A">
                <v:shape id="椭圆_1459" o:spid="_x0000_s2066" type="#_x0000_t75" alt="" style="position:absolute;left:0;text-align:left;margin-left:1.5pt;margin-top:1.1pt;width:19.8pt;height:19.8pt;z-index:25199513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4193F4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CD514FA">
                <v:shape id="椭圆_1497" o:spid="_x0000_s2065" type="#_x0000_t75" alt="" style="position:absolute;left:0;text-align:left;margin-left:3.7pt;margin-top:-1pt;width:19.8pt;height:19.8pt;z-index:25199616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79D07D9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1592AC7D">
                <v:shape id="椭圆_1535" o:spid="_x0000_s2064" type="#_x0000_t75" alt="" style="position:absolute;left:0;text-align:left;margin-left:8.8pt;margin-top:2.45pt;width:19.8pt;height:19.8pt;z-index:25199718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2E42B1E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6F00004">
                <v:shape id="椭圆_1573" o:spid="_x0000_s2063" type="#_x0000_t75" alt="" style="position:absolute;left:0;text-align:left;margin-left:.8pt;margin-top:.35pt;width:19.8pt;height:19.8pt;z-index:25199820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FB09D6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03D73AB">
                <v:shape id="椭圆_1611" o:spid="_x0000_s2062" type="#_x0000_t75" alt="" style="position:absolute;left:0;text-align:left;margin-left:8.15pt;margin-top:-.4pt;width:19.8pt;height:19.8pt;z-index:251999232;visibility:visible;mso-wrap-edited:f;mso-width-percent:0;mso-height-percent:0;mso-position-horizontal-relative:text;mso-position-vertical-relative:text;mso-width-percent:0;mso-height-percent:0">
                  <v:imagedata r:id="rId10" o:title=""/>
                  <o:lock v:ext="edit" aspectratio="f"/>
                </v:shape>
              </w:pict>
            </w:r>
          </w:p>
        </w:tc>
      </w:tr>
      <w:tr w:rsidR="007A28A8" w:rsidRPr="00566823" w14:paraId="1EC8B9D1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05151B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Chang et al (2025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Chang&lt;/Author&gt;&lt;Year&gt;2025&lt;/Year&gt;&lt;RecNum&gt;603&lt;/RecNum&gt;&lt;DisplayText&gt;&lt;style face="superscript"&gt;12&lt;/style&gt;&lt;/DisplayText&gt;&lt;record&gt;&lt;rec-number&gt;603&lt;/rec-number&gt;&lt;foreign-keys&gt;&lt;key app="EN" db-id="rr9v9xwatxvp5ser0s85w9vurvztsspt0rp0" timestamp="1745753212"&gt;603&lt;/key&gt;&lt;/foreign-keys&gt;&lt;ref-type name="Journal Article"&gt;17&lt;/ref-type&gt;&lt;contributors&gt;&lt;authors&gt;&lt;author&gt;Chang, H. Y.&lt;/author&gt;&lt;author&gt;Yeh, K. C.&lt;/author&gt;&lt;author&gt;Huang, Y. Y.&lt;/author&gt;&lt;author&gt;Li, J. H.&lt;/author&gt;&lt;/authors&gt;&lt;/contributors&gt;&lt;auth-address&gt;Department of Nursing, Chang Gung University of Science and Technology, Taoyuan 33303, Taiwan.&amp;#xD;Division of Endocrinology and Metabolism, Department of Internal Medicine, Linkou Chang Gung Memorial Hospital, Taoyuan 33305, Taiwan.&amp;#xD;Taoyuan General Hospital, Taoyuan 33304, Taiwan.&amp;#xD;College of Medicine, Chang Gung University, Taoyuan 33302, Taiwan.&lt;/auth-address&gt;&lt;titles&gt;&lt;title&gt;The Impact of Self-Regulation Education Combined with Continuous Glucose Monitoring (CGM) on Diabetes Outcomes: A Randomized Controlled Study&lt;/title&gt;&lt;secondary-title&gt;Nurs Rep&lt;/secondary-title&gt;&lt;/titles&gt;&lt;periodical&gt;&lt;full-title&gt;Nurs Rep&lt;/full-title&gt;&lt;/periodical&gt;&lt;volume&gt;15&lt;/volume&gt;&lt;number&gt;3&lt;/number&gt;&lt;edition&gt;20250312&lt;/edition&gt;&lt;keywords&gt;&lt;keyword&gt;continuous glucose monitoring (CGM)&lt;/keyword&gt;&lt;keyword&gt;diabetes&lt;/keyword&gt;&lt;keyword&gt;glucose control&lt;/keyword&gt;&lt;keyword&gt;health behaviors&lt;/keyword&gt;&lt;keyword&gt;self-efficacy&lt;/keyword&gt;&lt;/keywords&gt;&lt;dates&gt;&lt;year&gt;2025&lt;/year&gt;&lt;pub-dates&gt;&lt;date&gt;Mar 12&lt;/date&gt;&lt;/pub-dates&gt;&lt;/dates&gt;&lt;isbn&gt;2039-439X (Print)&amp;#xD;2039-439x&lt;/isbn&gt;&lt;accession-num&gt;40137667&lt;/accession-num&gt;&lt;urls&gt;&lt;/urls&gt;&lt;custom1&gt;The authors declare no conflicts of interest.&lt;/custom1&gt;&lt;custom2&gt;PMC11944990&lt;/custom2&gt;&lt;electronic-resource-num&gt;10.3390/nursrep1503009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9DC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2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9075D96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408B3546">
                <v:shape id="椭圆_1422" o:spid="_x0000_s2061" type="#_x0000_t75" alt="" style="position:absolute;left:0;text-align:left;margin-left:8.8pt;margin-top:2.45pt;width:19.8pt;height:19.8pt;z-index:252000256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A9E26D8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7878337">
                <v:shape id="椭圆_1460" o:spid="_x0000_s2060" type="#_x0000_t75" alt="" style="position:absolute;left:0;text-align:left;margin-left:1.5pt;margin-top:.1pt;width:19.8pt;height:19.8pt;z-index:25200128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5045272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64C1A514">
                <v:shape id="椭圆_1498" o:spid="_x0000_s2059" type="#_x0000_t75" alt="" style="position:absolute;left:0;text-align:left;margin-left:4pt;margin-top:-3pt;width:19.8pt;height:19.8pt;z-index:252002304;visibility:visible;mso-wrap-edited:f;mso-width-percent:0;mso-height-percent:0;mso-position-horizontal-relative:text;mso-position-vertical-relative:text;mso-width-percent:0;mso-height-percent:0">
                  <v:imagedata r:id="rId8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07FADDBB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3E6D0C5">
                <v:shape id="椭圆_1536" o:spid="_x0000_s2058" type="#_x0000_t75" alt="" style="position:absolute;left:0;text-align:left;margin-left:8.8pt;margin-top:2.45pt;width:19.8pt;height:19.8pt;z-index:252003328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3E190003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8E413F8">
                <v:shape id="椭圆_1574" o:spid="_x0000_s2057" type="#_x0000_t75" alt="" style="position:absolute;left:0;text-align:left;margin-left:2.3pt;margin-top:-.65pt;width:19.8pt;height:19.8pt;z-index:25200435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0224BF4" w14:textId="77777777" w:rsidR="007A28A8" w:rsidRDefault="007A28A8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rFonts w:hint="eastAsia"/>
                <w:noProof/>
                <w:color w:val="000000"/>
                <w:sz w:val="22"/>
              </w:rPr>
              <w:drawing>
                <wp:anchor distT="0" distB="0" distL="114300" distR="114300" simplePos="0" relativeHeight="251785216" behindDoc="0" locked="0" layoutInCell="1" allowOverlap="1" wp14:anchorId="60DEFB6A" wp14:editId="6560081E">
                  <wp:simplePos x="0" y="0"/>
                  <wp:positionH relativeFrom="column">
                    <wp:posOffset>106680</wp:posOffset>
                  </wp:positionH>
                  <wp:positionV relativeFrom="paragraph">
                    <wp:posOffset>-77470</wp:posOffset>
                  </wp:positionV>
                  <wp:extent cx="251460" cy="251460"/>
                  <wp:effectExtent l="0" t="0" r="0" b="0"/>
                  <wp:wrapNone/>
                  <wp:docPr id="2009625767" name="图片 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椭圆_1613"/>
                          <pic:cNvPicPr>
                            <a:picLocks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1460" cy="2514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7A28A8" w:rsidRPr="00566823" w14:paraId="2C6822E9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8D492A" w14:textId="77777777" w:rsidR="007A28A8" w:rsidRDefault="007A28A8" w:rsidP="007A28A8">
            <w:pP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El-</w:t>
            </w:r>
            <w:proofErr w:type="spellStart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>Deyarb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t xml:space="preserve"> et al (2024)</w:t>
            </w:r>
            <w: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FbC1EZXlhcmJpPC9BdXRob3I+PFllYXI+MjAyNDwvWWVh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FbC1EZXlhcmJpPC9BdXRob3I+PFllYXI+MjAyNDwvWWVh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195F1D">
              <w:rPr>
                <w:rFonts w:ascii="Times New Roman" w:eastAsia="宋体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6</w:t>
            </w:r>
            <w:r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683C999C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30245558">
                <v:shape id="椭圆_1423" o:spid="_x0000_s2056" type="#_x0000_t75" alt="" style="position:absolute;left:0;text-align:left;margin-left:8.8pt;margin-top:2.45pt;width:19.8pt;height:19.8pt;z-index:252005376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77DDEF34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7CEAE0C4">
                <v:shape id="椭圆_1461" o:spid="_x0000_s2055" type="#_x0000_t75" alt="" style="position:absolute;left:0;text-align:left;margin-left:.25pt;margin-top:-.15pt;width:19.8pt;height:19.8pt;z-index:252006400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82E8F8F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9BDAA33">
                <v:shape id="椭圆_1499" o:spid="_x0000_s2054" type="#_x0000_t75" alt="" style="position:absolute;left:0;text-align:left;margin-left:4.3pt;margin-top:-3.45pt;width:19.8pt;height:19.8pt;z-index:252007424;visibility:visible;mso-wrap-edited:f;mso-width-percent:0;mso-height-percent:0;mso-position-horizontal-relative:text;mso-position-vertical-relative:text;mso-width-percent:0;mso-height-percent:0">
                  <v:imagedata r:id="rId7" o:title=""/>
                  <o:lock v:ext="edit" aspectratio="f"/>
                </v:shape>
              </w:pic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4D46298E" w14:textId="27A5F1E1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243D1AC2">
                <v:shape id="_x0000_s2053" type="#_x0000_t75" alt="" style="position:absolute;left:0;text-align:left;margin-left:8.8pt;margin-top:-1.1pt;width:19.8pt;height:19.8pt;z-index:252016640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  <w:r>
              <w:rPr>
                <w:color w:val="000000"/>
                <w:sz w:val="22"/>
              </w:rPr>
              <w:pict w14:anchorId="5C374F0D">
                <v:shape id="椭圆_1537" o:spid="_x0000_s2052" type="#_x0000_t75" alt="" style="position:absolute;left:0;text-align:left;margin-left:8.8pt;margin-top:2.45pt;width:19.8pt;height:19.8pt;z-index:252008448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7B506CD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0E08E79">
                <v:shape id="椭圆_1575" o:spid="_x0000_s2051" type="#_x0000_t75" alt="" style="position:absolute;left:0;text-align:left;margin-left:3.05pt;margin-top:.6pt;width:19.8pt;height:19.8pt;z-index:252009472;visibility:visible;mso-wrap-edited:f;mso-width-percent:0;mso-height-percent:0;mso-position-horizontal-relative:text;mso-position-vertical-relative:text;mso-width-percent:0;mso-height-percent:0">
                  <v:imagedata r:id="rId9" o:title=""/>
                  <o:lock v:ext="edit" aspectratio="f"/>
                </v:shape>
              </w:pict>
            </w:r>
          </w:p>
        </w:tc>
        <w:tc>
          <w:tcPr>
            <w:tcW w:w="10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noWrap/>
            <w:vAlign w:val="bottom"/>
            <w:hideMark/>
          </w:tcPr>
          <w:p w14:paraId="16D2B4A0" w14:textId="77777777" w:rsidR="007A28A8" w:rsidRDefault="00B04007" w:rsidP="007A28A8">
            <w:pPr>
              <w:jc w:val="center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pict w14:anchorId="51C68F3F">
                <v:shape id="椭圆_1613" o:spid="_x0000_s2050" type="#_x0000_t75" alt="" style="position:absolute;left:0;text-align:left;margin-left:9.35pt;margin-top:.25pt;width:19.8pt;height:19.8pt;z-index:252010496;visibility:visible;mso-wrap-edited:f;mso-width-percent:0;mso-height-percent:0;mso-position-horizontal-relative:text;mso-position-vertical-relative:text;mso-width-percent:0;mso-height-percent:0">
                  <v:imagedata r:id="rId14" o:title=""/>
                  <o:lock v:ext="edit" aspectratio="f"/>
                </v:shape>
              </w:pict>
            </w:r>
          </w:p>
        </w:tc>
      </w:tr>
      <w:tr w:rsidR="00566823" w:rsidRPr="00566823" w14:paraId="6AB521A6" w14:textId="77777777" w:rsidTr="008500F8">
        <w:trPr>
          <w:trHeight w:val="48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014BE" w14:textId="77777777" w:rsidR="00566823" w:rsidRPr="00566823" w:rsidRDefault="00566823" w:rsidP="006138F4">
            <w:pPr>
              <w:widowControl/>
              <w:rPr>
                <w:rFonts w:ascii="宋体" w:eastAsia="宋体" w:hAnsi="宋体" w:cs="宋体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F89D88" w14:textId="77777777" w:rsidR="00566823" w:rsidRPr="00566823" w:rsidRDefault="00566823" w:rsidP="00566823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C04273" w14:textId="77777777" w:rsidR="00566823" w:rsidRPr="00566823" w:rsidRDefault="00566823" w:rsidP="0056682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1F9AA" w14:textId="77777777" w:rsidR="00566823" w:rsidRPr="00566823" w:rsidRDefault="00566823" w:rsidP="0056682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93B7F6" w14:textId="77777777" w:rsidR="00566823" w:rsidRPr="00566823" w:rsidRDefault="00566823" w:rsidP="0056682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0543F6" w14:textId="77777777" w:rsidR="00566823" w:rsidRPr="00566823" w:rsidRDefault="00566823" w:rsidP="0056682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0D2E46" w14:textId="77777777" w:rsidR="00566823" w:rsidRPr="00566823" w:rsidRDefault="00566823" w:rsidP="0056682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bookmarkEnd w:id="0"/>
    </w:tbl>
    <w:p w14:paraId="41D8BE90" w14:textId="77777777" w:rsidR="00510375" w:rsidRPr="00510375" w:rsidRDefault="00510375" w:rsidP="00510375"/>
    <w:p w14:paraId="592E8DFF" w14:textId="608D983A" w:rsidR="00566823" w:rsidRPr="00037085" w:rsidRDefault="006138F4">
      <w:pPr>
        <w:rPr>
          <w:rFonts w:ascii="Times New Roman" w:eastAsia="宋体" w:hAnsi="Times New Roman" w:cs="Times New Roman"/>
          <w:color w:val="000000"/>
          <w:kern w:val="0"/>
          <w:szCs w:val="21"/>
        </w:rPr>
      </w:pPr>
      <w:r>
        <w:rPr>
          <w:rFonts w:ascii="Times New Roman" w:hAnsi="Times New Roman" w:cs="Times New Roman"/>
        </w:rPr>
        <w:t>Supplementary</w:t>
      </w:r>
      <w:r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 Figure </w:t>
      </w:r>
      <w:r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2 </w:t>
      </w:r>
      <w:r w:rsidR="00566823"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Risk of bias summary of 38 R</w:t>
      </w:r>
      <w:r w:rsidR="008B11E1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CT</w:t>
      </w:r>
      <w:r w:rsidR="00566823" w:rsidRPr="00B046B7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s, Low risk of bias (green), some concerns (yellow), high risk (red).</w:t>
      </w:r>
      <w:r w:rsidR="00E451FA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 </w:t>
      </w:r>
      <w:r w:rsidR="00E451FA" w:rsidRPr="00520B00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D1-Randomi</w:t>
      </w:r>
      <w:r w:rsidR="008B11E1">
        <w:rPr>
          <w:rFonts w:ascii="Times New Roman" w:eastAsia="宋体" w:hAnsi="Times New Roman" w:cs="Times New Roman"/>
          <w:color w:val="000000"/>
          <w:kern w:val="0"/>
          <w:szCs w:val="21"/>
        </w:rPr>
        <w:t>z</w:t>
      </w:r>
      <w:r w:rsidR="00E451FA" w:rsidRPr="00520B00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ation process, D2-Deviations from the intended interventions, D3-Missing outcome data, D4-Measurement of the outcome, D5--Selection of the reported result</w:t>
      </w:r>
    </w:p>
    <w:sectPr w:rsidR="00566823" w:rsidRPr="00037085">
      <w:footerReference w:type="even" r:id="rId15"/>
      <w:footerReference w:type="default" r:id="rId16"/>
      <w:footerReference w:type="firs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A7E03F" w14:textId="77777777" w:rsidR="00B04007" w:rsidRDefault="00B04007" w:rsidP="00F52303">
      <w:r>
        <w:separator/>
      </w:r>
    </w:p>
  </w:endnote>
  <w:endnote w:type="continuationSeparator" w:id="0">
    <w:p w14:paraId="50AC076B" w14:textId="77777777" w:rsidR="00B04007" w:rsidRDefault="00B04007" w:rsidP="00F523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13962DB" w14:textId="635DDF36" w:rsidR="00160B71" w:rsidRDefault="00160B71">
    <w:pPr>
      <w:pStyle w:val="af0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348F4AF" wp14:editId="53ACA8D8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2070440453" name="Text Box 2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7E95A7F" w14:textId="1E417B54" w:rsidR="00160B71" w:rsidRPr="00160B71" w:rsidRDefault="00160B71" w:rsidP="00160B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160B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348F4AF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Information Classification: General" style="position:absolute;margin-left:0;margin-top:0;width:163.55pt;height:25.5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" filled="f" stroked="f">
              <v:textbox style="mso-fit-shape-to-text:t" inset="20pt,0,0,15pt">
                <w:txbxContent>
                  <w:p w14:paraId="07E95A7F" w14:textId="1E417B54" w:rsidR="00160B71" w:rsidRPr="00160B71" w:rsidRDefault="00160B71" w:rsidP="00160B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160B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43AE50" w14:textId="32AA712B" w:rsidR="00160B71" w:rsidRDefault="00160B71">
    <w:pPr>
      <w:pStyle w:val="af0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4FC43D56" wp14:editId="42276CAA">
              <wp:simplePos x="1144988" y="990732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1776221925" name="Text Box 3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177BC82" w14:textId="39877575" w:rsidR="00160B71" w:rsidRPr="00160B71" w:rsidRDefault="00160B71" w:rsidP="00160B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160B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FC43D56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Information Classification: General" style="position:absolute;margin-left:0;margin-top:0;width:163.55pt;height:25.5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" filled="f" stroked="f">
              <v:textbox style="mso-fit-shape-to-text:t" inset="20pt,0,0,15pt">
                <w:txbxContent>
                  <w:p w14:paraId="1177BC82" w14:textId="39877575" w:rsidR="00160B71" w:rsidRPr="00160B71" w:rsidRDefault="00160B71" w:rsidP="00160B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160B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869386" w14:textId="2F91F9CE" w:rsidR="00160B71" w:rsidRDefault="00160B71">
    <w:pPr>
      <w:pStyle w:val="af0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0E292B95" wp14:editId="41FC819F">
              <wp:simplePos x="635" y="635"/>
              <wp:positionH relativeFrom="page">
                <wp:align>left</wp:align>
              </wp:positionH>
              <wp:positionV relativeFrom="page">
                <wp:align>bottom</wp:align>
              </wp:positionV>
              <wp:extent cx="2077085" cy="324485"/>
              <wp:effectExtent l="0" t="0" r="18415" b="0"/>
              <wp:wrapNone/>
              <wp:docPr id="731415238" name="Text Box 1" descr="Information Classification: General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077085" cy="3244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DE8824E" w14:textId="4BDBA59B" w:rsidR="00160B71" w:rsidRPr="00160B71" w:rsidRDefault="00160B71" w:rsidP="00160B71">
                          <w:pPr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</w:pPr>
                          <w:r w:rsidRPr="00160B71">
                            <w:rPr>
                              <w:rFonts w:ascii="Rockwell" w:eastAsia="Rockwell" w:hAnsi="Rockwell" w:cs="Rockwell"/>
                              <w:noProof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E292B9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Information Classification: General" style="position:absolute;margin-left:0;margin-top:0;width:163.55pt;height:25.55pt;z-index:251658240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" filled="f" stroked="f">
              <v:textbox style="mso-fit-shape-to-text:t" inset="20pt,0,0,15pt">
                <w:txbxContent>
                  <w:p w14:paraId="2DE8824E" w14:textId="4BDBA59B" w:rsidR="00160B71" w:rsidRPr="00160B71" w:rsidRDefault="00160B71" w:rsidP="00160B71">
                    <w:pPr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</w:pPr>
                    <w:r w:rsidRPr="00160B71">
                      <w:rPr>
                        <w:rFonts w:ascii="Rockwell" w:eastAsia="Rockwell" w:hAnsi="Rockwell" w:cs="Rockwell"/>
                        <w:noProof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4BE563D" w14:textId="77777777" w:rsidR="00B04007" w:rsidRDefault="00B04007" w:rsidP="00F52303">
      <w:r>
        <w:separator/>
      </w:r>
    </w:p>
  </w:footnote>
  <w:footnote w:type="continuationSeparator" w:id="0">
    <w:p w14:paraId="1B9CE0FB" w14:textId="77777777" w:rsidR="00B04007" w:rsidRDefault="00B04007" w:rsidP="00F5230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9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27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MDC2MLIwMrIwNjA2NjFT0lEKTi0uzszPAykwrAUAohllciwAAAA="/>
  </w:docVars>
  <w:rsids>
    <w:rsidRoot w:val="008E0586"/>
    <w:rsid w:val="00037085"/>
    <w:rsid w:val="000A4C27"/>
    <w:rsid w:val="000C6F21"/>
    <w:rsid w:val="00116A1F"/>
    <w:rsid w:val="00117D77"/>
    <w:rsid w:val="001347F9"/>
    <w:rsid w:val="00145D3E"/>
    <w:rsid w:val="00160B71"/>
    <w:rsid w:val="0018205B"/>
    <w:rsid w:val="001B2D50"/>
    <w:rsid w:val="001B67CD"/>
    <w:rsid w:val="001D182D"/>
    <w:rsid w:val="00237259"/>
    <w:rsid w:val="002515FB"/>
    <w:rsid w:val="00275B20"/>
    <w:rsid w:val="0030160E"/>
    <w:rsid w:val="00322A2B"/>
    <w:rsid w:val="003330A5"/>
    <w:rsid w:val="0036677D"/>
    <w:rsid w:val="003A0DA1"/>
    <w:rsid w:val="003E1C04"/>
    <w:rsid w:val="004338CE"/>
    <w:rsid w:val="004619E9"/>
    <w:rsid w:val="00507769"/>
    <w:rsid w:val="00510375"/>
    <w:rsid w:val="00520B00"/>
    <w:rsid w:val="00566823"/>
    <w:rsid w:val="00596D60"/>
    <w:rsid w:val="005B6E04"/>
    <w:rsid w:val="006138F4"/>
    <w:rsid w:val="006A2AB3"/>
    <w:rsid w:val="006D176B"/>
    <w:rsid w:val="00731A5C"/>
    <w:rsid w:val="00772414"/>
    <w:rsid w:val="007A28A8"/>
    <w:rsid w:val="007B1B3B"/>
    <w:rsid w:val="007D2EA2"/>
    <w:rsid w:val="007E58FC"/>
    <w:rsid w:val="008500F8"/>
    <w:rsid w:val="008B11E1"/>
    <w:rsid w:val="008B4E87"/>
    <w:rsid w:val="008C080D"/>
    <w:rsid w:val="008E0586"/>
    <w:rsid w:val="00914E59"/>
    <w:rsid w:val="00931739"/>
    <w:rsid w:val="00987411"/>
    <w:rsid w:val="00AA31D4"/>
    <w:rsid w:val="00AA5DB9"/>
    <w:rsid w:val="00B04007"/>
    <w:rsid w:val="00B046B7"/>
    <w:rsid w:val="00B870D9"/>
    <w:rsid w:val="00BB51A2"/>
    <w:rsid w:val="00BD3370"/>
    <w:rsid w:val="00C079B8"/>
    <w:rsid w:val="00C26598"/>
    <w:rsid w:val="00C40B7E"/>
    <w:rsid w:val="00C71FC7"/>
    <w:rsid w:val="00C7261A"/>
    <w:rsid w:val="00C93036"/>
    <w:rsid w:val="00D22F55"/>
    <w:rsid w:val="00D3027A"/>
    <w:rsid w:val="00D72DCE"/>
    <w:rsid w:val="00DC3794"/>
    <w:rsid w:val="00DE41A8"/>
    <w:rsid w:val="00E108AF"/>
    <w:rsid w:val="00E451FA"/>
    <w:rsid w:val="00E9389C"/>
    <w:rsid w:val="00EA16DE"/>
    <w:rsid w:val="00F52303"/>
    <w:rsid w:val="00FA62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271"/>
    <o:shapelayout v:ext="edit">
      <o:idmap v:ext="edit" data="2"/>
    </o:shapelayout>
  </w:shapeDefaults>
  <w:decimalSymbol w:val="."/>
  <w:listSeparator w:val=","/>
  <w14:docId w14:val="167F988F"/>
  <w15:chartTrackingRefBased/>
  <w15:docId w15:val="{79AE3462-4C4E-4D54-831C-94B1F9C301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8E058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8E058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E058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E0586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E0586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E0586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E058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E058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E058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8E0586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8E058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8E058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E0586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E0586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8E0586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E058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E058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E058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8E058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8E05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E058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8E058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E058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8E0586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E0586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E0586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E058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8E0586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8E0586"/>
    <w:rPr>
      <w:b/>
      <w:bCs/>
      <w:smallCaps/>
      <w:color w:val="2F5496" w:themeColor="accent1" w:themeShade="BF"/>
      <w:spacing w:val="5"/>
    </w:rPr>
  </w:style>
  <w:style w:type="paragraph" w:customStyle="1" w:styleId="msonormal0">
    <w:name w:val="msonormal"/>
    <w:basedOn w:val="a"/>
    <w:rsid w:val="0056682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font0">
    <w:name w:val="font0"/>
    <w:basedOn w:val="a"/>
    <w:rsid w:val="0056682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2"/>
    </w:rPr>
  </w:style>
  <w:style w:type="paragraph" w:customStyle="1" w:styleId="font1">
    <w:name w:val="font1"/>
    <w:basedOn w:val="a"/>
    <w:rsid w:val="0056682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22"/>
    </w:rPr>
  </w:style>
  <w:style w:type="paragraph" w:customStyle="1" w:styleId="font2">
    <w:name w:val="font2"/>
    <w:basedOn w:val="a"/>
    <w:rsid w:val="00566823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b/>
      <w:bCs/>
      <w:color w:val="000000"/>
      <w:kern w:val="0"/>
      <w:sz w:val="20"/>
      <w:szCs w:val="20"/>
    </w:rPr>
  </w:style>
  <w:style w:type="paragraph" w:customStyle="1" w:styleId="font3">
    <w:name w:val="font3"/>
    <w:basedOn w:val="a"/>
    <w:rsid w:val="00566823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color w:val="000000"/>
      <w:kern w:val="0"/>
      <w:sz w:val="18"/>
      <w:szCs w:val="18"/>
    </w:rPr>
  </w:style>
  <w:style w:type="paragraph" w:customStyle="1" w:styleId="font4">
    <w:name w:val="font4"/>
    <w:basedOn w:val="a"/>
    <w:rsid w:val="0056682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color w:val="000000"/>
      <w:kern w:val="0"/>
      <w:sz w:val="18"/>
      <w:szCs w:val="18"/>
    </w:rPr>
  </w:style>
  <w:style w:type="paragraph" w:customStyle="1" w:styleId="et2">
    <w:name w:val="et2"/>
    <w:basedOn w:val="a"/>
    <w:rsid w:val="00566823"/>
    <w:pPr>
      <w:widowControl/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  <w:szCs w:val="24"/>
    </w:rPr>
  </w:style>
  <w:style w:type="paragraph" w:customStyle="1" w:styleId="et4">
    <w:name w:val="et4"/>
    <w:basedOn w:val="a"/>
    <w:rsid w:val="00566823"/>
    <w:pPr>
      <w:widowControl/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/>
      <w:jc w:val="center"/>
    </w:pPr>
    <w:rPr>
      <w:rFonts w:ascii="Times New Roman" w:eastAsia="宋体" w:hAnsi="Times New Roman" w:cs="Times New Roman"/>
      <w:b/>
      <w:bCs/>
      <w:kern w:val="0"/>
      <w:sz w:val="20"/>
      <w:szCs w:val="20"/>
    </w:rPr>
  </w:style>
  <w:style w:type="paragraph" w:customStyle="1" w:styleId="et5">
    <w:name w:val="et5"/>
    <w:basedOn w:val="a"/>
    <w:rsid w:val="00566823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18"/>
      <w:szCs w:val="18"/>
    </w:rPr>
  </w:style>
  <w:style w:type="paragraph" w:customStyle="1" w:styleId="et8">
    <w:name w:val="et8"/>
    <w:basedOn w:val="a"/>
    <w:rsid w:val="00566823"/>
    <w:pPr>
      <w:widowControl/>
      <w:spacing w:before="100" w:beforeAutospacing="1" w:after="100" w:afterAutospacing="1"/>
      <w:textAlignment w:val="top"/>
    </w:pPr>
    <w:rPr>
      <w:rFonts w:ascii="Times New Roman" w:eastAsia="宋体" w:hAnsi="Times New Roman" w:cs="Times New Roman"/>
      <w:kern w:val="0"/>
      <w:sz w:val="18"/>
      <w:szCs w:val="18"/>
    </w:rPr>
  </w:style>
  <w:style w:type="paragraph" w:customStyle="1" w:styleId="et9">
    <w:name w:val="et9"/>
    <w:basedOn w:val="a"/>
    <w:rsid w:val="00566823"/>
    <w:pPr>
      <w:widowControl/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  <w:szCs w:val="24"/>
    </w:rPr>
  </w:style>
  <w:style w:type="paragraph" w:customStyle="1" w:styleId="et10">
    <w:name w:val="et10"/>
    <w:basedOn w:val="a"/>
    <w:rsid w:val="00566823"/>
    <w:pPr>
      <w:widowControl/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/>
      <w:jc w:val="center"/>
    </w:pPr>
    <w:rPr>
      <w:rFonts w:ascii="宋体" w:eastAsia="宋体" w:hAnsi="宋体" w:cs="宋体"/>
      <w:kern w:val="0"/>
      <w:sz w:val="24"/>
      <w:szCs w:val="24"/>
    </w:rPr>
  </w:style>
  <w:style w:type="character" w:customStyle="1" w:styleId="font41">
    <w:name w:val="font41"/>
    <w:basedOn w:val="a0"/>
    <w:rsid w:val="00566823"/>
    <w:rPr>
      <w:rFonts w:ascii="宋体" w:eastAsia="宋体" w:hAnsi="宋体" w:hint="eastAsia"/>
      <w:b w:val="0"/>
      <w:bCs w:val="0"/>
      <w:i w:val="0"/>
      <w:iCs w:val="0"/>
      <w:strike w:val="0"/>
      <w:dstrike w:val="0"/>
      <w:color w:val="000000"/>
      <w:sz w:val="18"/>
      <w:szCs w:val="18"/>
      <w:u w:val="none"/>
      <w:effect w:val="none"/>
    </w:rPr>
  </w:style>
  <w:style w:type="character" w:customStyle="1" w:styleId="font31">
    <w:name w:val="font31"/>
    <w:basedOn w:val="a0"/>
    <w:rsid w:val="00566823"/>
    <w:rPr>
      <w:rFonts w:ascii="Times New Roman" w:hAnsi="Times New Roman" w:cs="Times New Roman" w:hint="default"/>
      <w:b w:val="0"/>
      <w:bCs w:val="0"/>
      <w:i w:val="0"/>
      <w:iCs w:val="0"/>
      <w:strike w:val="0"/>
      <w:dstrike w:val="0"/>
      <w:color w:val="000000"/>
      <w:sz w:val="18"/>
      <w:szCs w:val="18"/>
      <w:u w:val="none"/>
      <w:effect w:val="none"/>
    </w:rPr>
  </w:style>
  <w:style w:type="paragraph" w:styleId="ae">
    <w:name w:val="header"/>
    <w:basedOn w:val="a"/>
    <w:link w:val="af"/>
    <w:uiPriority w:val="99"/>
    <w:unhideWhenUsed/>
    <w:rsid w:val="00F52303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F52303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F5230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F52303"/>
    <w:rPr>
      <w:sz w:val="18"/>
      <w:szCs w:val="18"/>
    </w:rPr>
  </w:style>
  <w:style w:type="character" w:styleId="af2">
    <w:name w:val="annotation reference"/>
    <w:basedOn w:val="a0"/>
    <w:uiPriority w:val="99"/>
    <w:semiHidden/>
    <w:unhideWhenUsed/>
    <w:rsid w:val="00160B71"/>
    <w:rPr>
      <w:sz w:val="16"/>
      <w:szCs w:val="16"/>
    </w:rPr>
  </w:style>
  <w:style w:type="paragraph" w:styleId="af3">
    <w:name w:val="annotation text"/>
    <w:basedOn w:val="a"/>
    <w:link w:val="af4"/>
    <w:uiPriority w:val="99"/>
    <w:unhideWhenUsed/>
    <w:rsid w:val="00160B71"/>
    <w:rPr>
      <w:sz w:val="20"/>
      <w:szCs w:val="20"/>
    </w:rPr>
  </w:style>
  <w:style w:type="character" w:customStyle="1" w:styleId="af4">
    <w:name w:val="批注文字 字符"/>
    <w:basedOn w:val="a0"/>
    <w:link w:val="af3"/>
    <w:uiPriority w:val="99"/>
    <w:rsid w:val="00160B71"/>
    <w:rPr>
      <w:sz w:val="20"/>
      <w:szCs w:val="20"/>
    </w:rPr>
  </w:style>
  <w:style w:type="paragraph" w:styleId="af5">
    <w:name w:val="annotation subject"/>
    <w:basedOn w:val="af3"/>
    <w:next w:val="af3"/>
    <w:link w:val="af6"/>
    <w:uiPriority w:val="99"/>
    <w:semiHidden/>
    <w:unhideWhenUsed/>
    <w:rsid w:val="00160B71"/>
    <w:rPr>
      <w:b/>
      <w:bCs/>
    </w:rPr>
  </w:style>
  <w:style w:type="character" w:customStyle="1" w:styleId="af6">
    <w:name w:val="批注主题 字符"/>
    <w:basedOn w:val="af4"/>
    <w:link w:val="af5"/>
    <w:uiPriority w:val="99"/>
    <w:semiHidden/>
    <w:rsid w:val="00160B7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718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oter" Target="footer3.xml"/><Relationship Id="rId2" Type="http://schemas.openxmlformats.org/officeDocument/2006/relationships/settings" Target="settings.xml"/><Relationship Id="rId16" Type="http://schemas.openxmlformats.org/officeDocument/2006/relationships/footer" Target="footer2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oter" Target="footer1.xml"/><Relationship Id="rId10" Type="http://schemas.openxmlformats.org/officeDocument/2006/relationships/image" Target="media/image5.png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424</Words>
  <Characters>13818</Characters>
  <Application>Microsoft Office Word</Application>
  <DocSecurity>0</DocSecurity>
  <Lines>115</Lines>
  <Paragraphs>32</Paragraphs>
  <ScaleCrop>false</ScaleCrop>
  <Company/>
  <LinksUpToDate>false</LinksUpToDate>
  <CharactersWithSpaces>16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ng wang</dc:creator>
  <cp:keywords/>
  <dc:description/>
  <cp:lastModifiedBy>meng wang</cp:lastModifiedBy>
  <cp:revision>5</cp:revision>
  <dcterms:created xsi:type="dcterms:W3CDTF">2025-08-29T11:46:00Z</dcterms:created>
  <dcterms:modified xsi:type="dcterms:W3CDTF">2025-08-29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2b9882c6,7b686a05,69defee5</vt:lpwstr>
  </property>
  <property fmtid="{D5CDD505-2E9C-101B-9397-08002B2CF9AE}" pid="3" name="ClassificationContentMarkingFooterFontProps">
    <vt:lpwstr>#0078d7,9,Rockwell</vt:lpwstr>
  </property>
  <property fmtid="{D5CDD505-2E9C-101B-9397-08002B2CF9AE}" pid="4" name="ClassificationContentMarkingFooterText">
    <vt:lpwstr>Information Classification: General</vt:lpwstr>
  </property>
  <property fmtid="{D5CDD505-2E9C-101B-9397-08002B2CF9AE}" pid="5" name="MSIP_Label_2bbab825-a111-45e4-86a1-18cee0005896_Enabled">
    <vt:lpwstr>true</vt:lpwstr>
  </property>
  <property fmtid="{D5CDD505-2E9C-101B-9397-08002B2CF9AE}" pid="6" name="MSIP_Label_2bbab825-a111-45e4-86a1-18cee0005896_SetDate">
    <vt:lpwstr>2025-08-23T00:35:04Z</vt:lpwstr>
  </property>
  <property fmtid="{D5CDD505-2E9C-101B-9397-08002B2CF9AE}" pid="7" name="MSIP_Label_2bbab825-a111-45e4-86a1-18cee0005896_Method">
    <vt:lpwstr>Standard</vt:lpwstr>
  </property>
  <property fmtid="{D5CDD505-2E9C-101B-9397-08002B2CF9AE}" pid="8" name="MSIP_Label_2bbab825-a111-45e4-86a1-18cee0005896_Name">
    <vt:lpwstr>2bbab825-a111-45e4-86a1-18cee0005896</vt:lpwstr>
  </property>
  <property fmtid="{D5CDD505-2E9C-101B-9397-08002B2CF9AE}" pid="9" name="MSIP_Label_2bbab825-a111-45e4-86a1-18cee0005896_SiteId">
    <vt:lpwstr>2567d566-604c-408a-8a60-55d0dc9d9d6b</vt:lpwstr>
  </property>
  <property fmtid="{D5CDD505-2E9C-101B-9397-08002B2CF9AE}" pid="10" name="MSIP_Label_2bbab825-a111-45e4-86a1-18cee0005896_ActionId">
    <vt:lpwstr>8a08170e-e47d-4b63-b17f-79d93a2bbbfc</vt:lpwstr>
  </property>
  <property fmtid="{D5CDD505-2E9C-101B-9397-08002B2CF9AE}" pid="11" name="MSIP_Label_2bbab825-a111-45e4-86a1-18cee0005896_ContentBits">
    <vt:lpwstr>2</vt:lpwstr>
  </property>
  <property fmtid="{D5CDD505-2E9C-101B-9397-08002B2CF9AE}" pid="12" name="MSIP_Label_2bbab825-a111-45e4-86a1-18cee0005896_Tag">
    <vt:lpwstr>10, 3, 0, 1</vt:lpwstr>
  </property>
</Properties>
</file>